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A2ED218"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481ED4">
        <w:t>-</w:t>
      </w:r>
      <w:r w:rsidR="00706A81">
        <w:t xml:space="preserve">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For many organisms, warmer temperatures generally increase development and for these organisms, more</w:t>
      </w:r>
      <w:r w:rsidR="00481ED4">
        <w:t xml:space="preserve"> frequent</w:t>
      </w:r>
      <w:r w:rsidR="00B941C8">
        <w:t xml:space="preserv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481ED4">
        <w:t>,</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3EB5A152" w14:textId="77777777" w:rsidR="00C938A6" w:rsidRDefault="00C938A6" w:rsidP="00C938A6">
      <w:pPr>
        <w:spacing w:line="480" w:lineRule="auto"/>
        <w:rPr>
          <w:b/>
        </w:rPr>
      </w:pPr>
    </w:p>
    <w:p w14:paraId="58FAA054" w14:textId="77777777" w:rsidR="00C938A6" w:rsidRDefault="00C938A6" w:rsidP="00C938A6">
      <w:pPr>
        <w:spacing w:line="480" w:lineRule="auto"/>
        <w:rPr>
          <w:b/>
        </w:rPr>
      </w:pPr>
    </w:p>
    <w:p w14:paraId="672B0196" w14:textId="6D184AC7" w:rsidR="004338F8" w:rsidRDefault="003F083F" w:rsidP="0047718C">
      <w:pPr>
        <w:spacing w:line="480" w:lineRule="auto"/>
      </w:pPr>
      <w:r>
        <w:rPr>
          <w:b/>
        </w:rPr>
        <w:t xml:space="preserve">Responses to Climate Change: </w:t>
      </w:r>
      <w:r w:rsidR="004F0DA0">
        <w:t>Because t</w:t>
      </w:r>
      <w:r w:rsidR="009E7768">
        <w:t xml:space="preserve">he performance of all animals is influenced by the </w:t>
      </w:r>
      <w:r w:rsidR="009E7768">
        <w:lastRenderedPageBreak/>
        <w:t>thermal conditions</w:t>
      </w:r>
      <w:r w:rsidR="00C938A6">
        <w:t xml:space="preserve"> they experience in their</w:t>
      </w:r>
      <w:r w:rsidR="009E7768">
        <w:t xml:space="preserve"> environments</w:t>
      </w:r>
      <w:r w:rsidR="001C5D37">
        <w:t xml:space="preserve">, increased </w:t>
      </w:r>
      <w:r w:rsidR="009D09B1">
        <w:t>temperatures</w:t>
      </w:r>
      <w:r w:rsidR="004F0DA0">
        <w:t xml:space="preserve"> </w:t>
      </w:r>
      <w:r w:rsidR="009D09B1">
        <w:t xml:space="preserve">could </w:t>
      </w:r>
      <w:r w:rsidR="001C5D37">
        <w:t xml:space="preserve">affect them </w:t>
      </w:r>
      <w:r w:rsidR="004F0DA0">
        <w:t>posit</w:t>
      </w:r>
      <w:r w:rsidR="009D09B1">
        <w:t>ive</w:t>
      </w:r>
      <w:r w:rsidR="001C5D37">
        <w:t>ly</w:t>
      </w:r>
      <w:r w:rsidR="009D09B1">
        <w:t xml:space="preserve"> or negative</w:t>
      </w:r>
      <w:r w:rsidR="001C5D37">
        <w:t>ly</w:t>
      </w:r>
      <w:r w:rsidR="009E7768">
        <w:t xml:space="preserve"> </w:t>
      </w:r>
      <w:r w:rsidR="009E7768">
        <w:fldChar w:fldCharType="begin" w:fldLock="1"/>
      </w:r>
      <w:r w:rsidR="009E7768">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9E7768">
        <w:fldChar w:fldCharType="separate"/>
      </w:r>
      <w:r w:rsidR="009E7768" w:rsidRPr="00E63857">
        <w:rPr>
          <w:noProof/>
        </w:rPr>
        <w:t>(Huey and Stevenson 1979, Chown and Terblanche 2006)</w:t>
      </w:r>
      <w:r w:rsidR="009E7768">
        <w:fldChar w:fldCharType="end"/>
      </w:r>
      <w:r w:rsidR="009E7768">
        <w:t>.</w:t>
      </w:r>
      <w:r w:rsidR="007B5411" w:rsidRPr="007B5411">
        <w:t xml:space="preserve"> </w:t>
      </w:r>
      <w:r w:rsidR="008F2A84">
        <w:t>In temperate regions, most herbivorous insects have evolved to grow during warmer seasons</w:t>
      </w:r>
      <w:r w:rsidR="008F2A84">
        <w:t xml:space="preserve"> and as </w:t>
      </w:r>
      <w:r w:rsidR="007B5411">
        <w:t xml:space="preserve">seasonal temperatures </w:t>
      </w:r>
      <w:r w:rsidR="008F2A84">
        <w:t>increase</w:t>
      </w:r>
      <w:r w:rsidR="007B5411">
        <w:t xml:space="preserve"> the </w:t>
      </w:r>
      <w:r w:rsidR="007B5411">
        <w:t>duration</w:t>
      </w:r>
      <w:r w:rsidR="007B5411">
        <w:t xml:space="preserve"> of</w:t>
      </w:r>
      <w:r w:rsidR="008F2A84">
        <w:t xml:space="preserve"> that growing season will increase</w:t>
      </w:r>
      <w:r w:rsidR="007B5411">
        <w:t xml:space="preserve"> with warmer days that arrive earlier in the spring and end later into fall.  Additionally, </w:t>
      </w:r>
      <w:r w:rsidR="008F2A84">
        <w:t xml:space="preserve">warmer temperatures in </w:t>
      </w:r>
      <w:r w:rsidR="007B5411">
        <w:t>northern latitudes</w:t>
      </w:r>
      <w:r w:rsidR="008F2A84">
        <w:t xml:space="preserve"> </w:t>
      </w:r>
      <w:r w:rsidR="007B5411">
        <w:t xml:space="preserve">will resemble the thermal environments of their adjacent southern latitudes in effect increasing the geographic distribution of warmer environments </w:t>
      </w:r>
      <w:r w:rsidR="007B5411" w:rsidRPr="00060F1F">
        <w:fldChar w:fldCharType="begin" w:fldLock="1"/>
      </w:r>
      <w:r w:rsidR="007B5411"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7B5411" w:rsidRPr="00060F1F">
        <w:fldChar w:fldCharType="separate"/>
      </w:r>
      <w:r w:rsidR="007B5411" w:rsidRPr="00311181">
        <w:rPr>
          <w:noProof/>
        </w:rPr>
        <w:t>(Parmesan et al. 1999, Breed et al. 2012)</w:t>
      </w:r>
      <w:r w:rsidR="007B5411" w:rsidRPr="00060F1F">
        <w:fldChar w:fldCharType="end"/>
      </w:r>
      <w:r w:rsidR="007B5411">
        <w:t>.</w:t>
      </w:r>
      <w:r w:rsidR="007B5411">
        <w:t xml:space="preserve"> </w:t>
      </w:r>
      <w:r w:rsidR="001B6436">
        <w:t>As temperatures increase, those i</w:t>
      </w:r>
      <w:r w:rsidR="002A531A">
        <w:t>nsects</w:t>
      </w:r>
      <w:r w:rsidR="001B6436">
        <w:t xml:space="preserve"> that are sensitive </w:t>
      </w:r>
      <w:r w:rsidR="008F2A84">
        <w:t>to elevated temperatures could begin to</w:t>
      </w:r>
      <w:r w:rsidR="001B6436">
        <w:t xml:space="preserve"> be impacted by warmer temperatures </w:t>
      </w:r>
      <w:r w:rsidR="008F2A84">
        <w:t>and</w:t>
      </w:r>
      <w:r w:rsidR="001B6436">
        <w:t xml:space="preserve"> exhibit some response to </w:t>
      </w:r>
      <w:r w:rsidR="008F2A84">
        <w:t xml:space="preserve">these </w:t>
      </w:r>
      <w:r w:rsidR="001B6436">
        <w:t>higher temperatures.</w:t>
      </w:r>
      <w:r w:rsidR="002A531A">
        <w:t xml:space="preserve"> </w:t>
      </w:r>
      <w:r w:rsidR="00447B4F">
        <w:t>I</w:t>
      </w:r>
      <w:r w:rsidR="009F417A">
        <w:t xml:space="preserve">nsects </w:t>
      </w:r>
      <w:r w:rsidR="001B6436">
        <w:t>impacted negatively will</w:t>
      </w:r>
      <w:r w:rsidR="009F417A">
        <w:t xml:space="preserve"> be “losers” and those impacted positively </w:t>
      </w:r>
      <w:r w:rsidR="001B6436">
        <w:t>will</w:t>
      </w:r>
      <w:r w:rsidR="009F417A">
        <w:t xml:space="preserve"> be “winners”</w:t>
      </w:r>
      <w:r w:rsidR="002F6D3C">
        <w:t>. Losing i</w:t>
      </w:r>
      <w:r w:rsidR="008169F0">
        <w:t xml:space="preserve">nsects </w:t>
      </w:r>
      <w:r w:rsidR="003F4B22">
        <w:t>could be</w:t>
      </w:r>
      <w:r w:rsidR="00C32353">
        <w:t xml:space="preserve"> unable to tolerate warmer temperatures</w:t>
      </w:r>
      <w:r w:rsidR="003F4B22">
        <w:t xml:space="preserve"> and</w:t>
      </w:r>
      <w:r w:rsidR="00776984">
        <w:t xml:space="preserve"> could</w:t>
      </w:r>
      <w:r w:rsidR="00C32353">
        <w:t xml:space="preserve"> experience reductions in timing of </w:t>
      </w:r>
      <w:r w:rsidR="003F4B22">
        <w:t xml:space="preserve">daily or </w:t>
      </w:r>
      <w:r w:rsidR="00C32353">
        <w:t>seasonal</w:t>
      </w:r>
      <w:r w:rsidR="003F4B22">
        <w:t xml:space="preserve"> </w:t>
      </w:r>
      <w:r w:rsidR="00C32353">
        <w:t>periods</w:t>
      </w:r>
      <w:r w:rsidR="003F4B22">
        <w:t xml:space="preserve"> of activity</w:t>
      </w:r>
      <w:r w:rsidR="0047718C">
        <w:t xml:space="preserve">, reduced </w:t>
      </w:r>
      <w:r w:rsidR="009F417A">
        <w:t xml:space="preserve">geographical distribution </w:t>
      </w:r>
      <w:r w:rsidR="0047718C">
        <w:t>and reductions in</w:t>
      </w:r>
      <w:r w:rsidR="00C32353">
        <w:t xml:space="preserve"> population</w:t>
      </w:r>
      <w:r w:rsidR="009F417A">
        <w:t xml:space="preserve"> sizes. </w:t>
      </w:r>
      <w:r w:rsidR="00BE701D">
        <w:t xml:space="preserve">Alternatively, </w:t>
      </w:r>
      <w:r w:rsidR="00A80D74">
        <w:t>w</w:t>
      </w:r>
      <w:r w:rsidR="00284720">
        <w:t xml:space="preserve">inning insects </w:t>
      </w:r>
      <w:r w:rsidR="00466061">
        <w:t>might</w:t>
      </w:r>
      <w:r w:rsidR="00284720">
        <w:t xml:space="preserve"> tolerate the</w:t>
      </w:r>
      <w:r w:rsidR="00466061">
        <w:t>se</w:t>
      </w:r>
      <w:r w:rsidR="00284720">
        <w:t xml:space="preserve"> </w:t>
      </w:r>
      <w:r w:rsidR="00613399">
        <w:t>thermal changes</w:t>
      </w:r>
      <w:r w:rsidR="00466061">
        <w:t xml:space="preserve"> and could </w:t>
      </w:r>
      <w:r w:rsidR="00466061">
        <w:t>experience increased daily and seasonal timing of activity</w:t>
      </w:r>
      <w:r w:rsidR="00613399">
        <w:t xml:space="preserve">, </w:t>
      </w:r>
      <w:r w:rsidR="00466061">
        <w:t xml:space="preserve">they could </w:t>
      </w:r>
      <w:r w:rsidR="00284720">
        <w:t>experience changes in</w:t>
      </w:r>
      <w:r w:rsidR="00466061">
        <w:t xml:space="preserve"> </w:t>
      </w:r>
      <w:r w:rsidR="00284720">
        <w:t>their population distribution to track thermal ranges that permit their growth</w:t>
      </w:r>
      <w:r w:rsidR="00613399">
        <w:t>, or</w:t>
      </w:r>
      <w:r w:rsidR="00466061">
        <w:t xml:space="preserve"> they could win</w:t>
      </w:r>
      <w:r w:rsidR="00613399">
        <w:t xml:space="preserve"> by adapting to </w:t>
      </w:r>
      <w:r w:rsidR="00466061">
        <w:t xml:space="preserve">warmer temperatures </w:t>
      </w:r>
      <w:r w:rsidR="00613399">
        <w:t xml:space="preserve">through plasticity or genetic variation </w:t>
      </w:r>
      <w:r w:rsidR="00613399">
        <w:fldChar w:fldCharType="begin" w:fldLock="1"/>
      </w:r>
      <w:r w:rsidR="00524353">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613399">
        <w:fldChar w:fldCharType="separate"/>
      </w:r>
      <w:r w:rsidR="00613399" w:rsidRPr="00052902">
        <w:rPr>
          <w:noProof/>
        </w:rPr>
        <w:t>(Hughes 2000, Williams et al. 2008)</w:t>
      </w:r>
      <w:r w:rsidR="00613399">
        <w:fldChar w:fldCharType="end"/>
      </w:r>
      <w:r w:rsidR="00613399">
        <w:t xml:space="preserve">. </w:t>
      </w:r>
      <w:r w:rsidR="009E7768">
        <w:t xml:space="preserve">Determining </w:t>
      </w:r>
      <w:r w:rsidR="0047718C">
        <w:t xml:space="preserve">the impact of warmer temperatures </w:t>
      </w:r>
      <w:r w:rsidR="008F2A84">
        <w:t xml:space="preserve">and how </w:t>
      </w:r>
      <w:r w:rsidR="0047718C">
        <w:t xml:space="preserve">pest insects will respond to these temperature changes, </w:t>
      </w:r>
      <w:r w:rsidR="008F2A84">
        <w:t>could</w:t>
      </w:r>
      <w:r w:rsidR="0047718C">
        <w:t xml:space="preserve"> help predict and possibly mitigate the negative impact winning </w:t>
      </w:r>
      <w:r w:rsidR="00776984">
        <w:t xml:space="preserve">pest </w:t>
      </w:r>
      <w:r w:rsidR="0047718C">
        <w:t xml:space="preserve">insects could have on </w:t>
      </w:r>
      <w:r w:rsidR="008F2A84">
        <w:t>agricultural</w:t>
      </w:r>
      <w:r w:rsidR="0047718C">
        <w:t xml:space="preserve"> crops.</w:t>
      </w:r>
      <w:r w:rsidR="00490D77">
        <w:t xml:space="preserve"> </w:t>
      </w:r>
    </w:p>
    <w:p w14:paraId="060FAA7D" w14:textId="66BCAB36" w:rsidR="00052902" w:rsidRPr="002249D8" w:rsidRDefault="00996E94" w:rsidP="00996E94">
      <w:pPr>
        <w:spacing w:line="480" w:lineRule="auto"/>
        <w:ind w:firstLine="720"/>
      </w:pPr>
      <w:r>
        <w:t xml:space="preserve">Generally, the range of temperatures that maximize growth and performance of </w:t>
      </w:r>
      <w:r w:rsidR="0098346D">
        <w:t xml:space="preserve">an </w:t>
      </w:r>
      <w:r>
        <w:lastRenderedPageBreak/>
        <w:t xml:space="preserve">animal, </w:t>
      </w:r>
      <w:r w:rsidR="0098346D">
        <w:t>is</w:t>
      </w:r>
      <w:r>
        <w:t xml:space="preserve"> </w:t>
      </w:r>
      <w:r>
        <w:t xml:space="preserve">defined as </w:t>
      </w:r>
      <w:r w:rsidR="0098346D">
        <w:t>a</w:t>
      </w:r>
      <w:r>
        <w:t xml:space="preserve"> thermal optimum, those temperatures that simply permit growth are considered the thermal breadth and those upper and lower temperature</w:t>
      </w:r>
      <w:r w:rsidR="0098346D">
        <w:t>s that limit</w:t>
      </w:r>
      <w:r>
        <w:t xml:space="preserve"> an animal’s survival (beyond which performance declines or is inhibited) are the critical thermal maximum and minimum, respectively </w:t>
      </w:r>
      <w:r>
        <w:fldChar w:fldCharType="begin" w:fldLock="1"/>
      </w:r>
      <w: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id" : "ITEM-2",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2",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Huey and Stevenson 1979, Bale et al. 2002)", "plainTextFormattedCitation" : "(Huey and Stevenson 1979, Bale et al. 2002)", "previouslyFormattedCitation" : "(Huey and Stevenson 1979, Bale et al. 2002)" }, "properties" : { "noteIndex" : 0 }, "schema" : "https://github.com/citation-style-language/schema/raw/master/csl-citation.json" }</w:instrText>
      </w:r>
      <w:r>
        <w:fldChar w:fldCharType="separate"/>
      </w:r>
      <w:r w:rsidRPr="00983F68">
        <w:rPr>
          <w:noProof/>
        </w:rPr>
        <w:t>(Huey and Stevenson 1979, Bale et al. 2002)</w:t>
      </w:r>
      <w:r>
        <w:fldChar w:fldCharType="end"/>
      </w:r>
      <w:r>
        <w:t xml:space="preserve">. </w:t>
      </w:r>
      <w:r w:rsidR="00B2257A">
        <w:t>As warmer days begins earlier in the year and last longer, losing insects could be unable to tolerate any increases in temperature.</w:t>
      </w:r>
      <w:r w:rsidR="00AC72D0">
        <w:t xml:space="preserve"> Specifically, the range of temperatures that make up a losing insect’s thermal breadth could be particularly narrow</w:t>
      </w:r>
      <w:r w:rsidR="000E7D4E">
        <w:t xml:space="preserve"> or the thermal conditions experienced by losing insects could already be near their critical thermal maximum. For these insects</w:t>
      </w:r>
      <w:r w:rsidR="0000204E">
        <w:t>,</w:t>
      </w:r>
      <w:r w:rsidR="00AC72D0">
        <w:t xml:space="preserve"> </w:t>
      </w:r>
      <w:r w:rsidR="00F355D6">
        <w:t>rising</w:t>
      </w:r>
      <w:r w:rsidR="0000204E">
        <w:t xml:space="preserve"> daily</w:t>
      </w:r>
      <w:r w:rsidR="00F355D6">
        <w:t xml:space="preserve"> temperatures </w:t>
      </w:r>
      <w:r w:rsidR="000E7D4E">
        <w:t>would exceed</w:t>
      </w:r>
      <w:r w:rsidR="00F355D6">
        <w:t xml:space="preserve"> their critical thermal maximum</w:t>
      </w:r>
      <w:r w:rsidR="0000204E">
        <w:t xml:space="preserve"> earlier in the day, reducing their active period</w:t>
      </w:r>
      <w:r w:rsidR="00B2257A">
        <w:t xml:space="preserve"> and inhibit their</w:t>
      </w:r>
      <w:r w:rsidR="000E7D4E">
        <w:t xml:space="preserve"> growth </w:t>
      </w:r>
      <w:r w:rsidR="0000204E">
        <w:t>eventually le</w:t>
      </w:r>
      <w:r w:rsidR="00B2257A">
        <w:t>ading to mortality</w:t>
      </w:r>
      <w:r w:rsidR="00F355D6">
        <w:t>. Winners, in contrast</w:t>
      </w:r>
      <w:r w:rsidR="000E7D4E">
        <w:t>, could</w:t>
      </w:r>
      <w:r w:rsidR="00B2257A">
        <w:t xml:space="preserve"> be those insects with a wider thermal breadth or those insects whose </w:t>
      </w:r>
      <w:r w:rsidR="0000204E">
        <w:t xml:space="preserve">current </w:t>
      </w:r>
      <w:r w:rsidR="000E7D4E">
        <w:t xml:space="preserve">thermal </w:t>
      </w:r>
      <w:r w:rsidR="00B2257A">
        <w:t xml:space="preserve">environment is </w:t>
      </w:r>
      <w:r w:rsidR="000E7D4E">
        <w:t>closer to their critical thermal minimum. For these insects</w:t>
      </w:r>
      <w:r w:rsidR="00883D1A">
        <w:t>,</w:t>
      </w:r>
      <w:r w:rsidR="000E7D4E">
        <w:t xml:space="preserve"> rising</w:t>
      </w:r>
      <w:r w:rsidR="0000204E">
        <w:t xml:space="preserve"> daily</w:t>
      </w:r>
      <w:r w:rsidR="000E7D4E">
        <w:t xml:space="preserve"> temperatures could be tolerated and</w:t>
      </w:r>
      <w:r w:rsidR="00F472CD">
        <w:t xml:space="preserve"> could</w:t>
      </w:r>
      <w:r w:rsidR="00B2257A">
        <w:t xml:space="preserve"> </w:t>
      </w:r>
      <w:r w:rsidR="0000204E">
        <w:t>even</w:t>
      </w:r>
      <w:r w:rsidR="00B2257A">
        <w:t xml:space="preserve"> lead to increased</w:t>
      </w:r>
      <w:r w:rsidR="00883D1A">
        <w:t xml:space="preserve"> daily</w:t>
      </w:r>
      <w:r w:rsidR="00B2257A">
        <w:t xml:space="preserve"> </w:t>
      </w:r>
      <w:r w:rsidR="0000204E">
        <w:t>activity, eventually</w:t>
      </w:r>
      <w:r w:rsidR="00B2257A">
        <w:t xml:space="preserve"> temperatures</w:t>
      </w:r>
      <w:r w:rsidR="0000204E">
        <w:t xml:space="preserve"> </w:t>
      </w:r>
      <w:r w:rsidR="00883D1A">
        <w:t>could even</w:t>
      </w:r>
      <w:r w:rsidR="00B2257A">
        <w:t xml:space="preserve"> reach their thermal optimum</w:t>
      </w:r>
      <w:r w:rsidR="00883D1A">
        <w:t xml:space="preserve"> and lead to maximized growth and performance</w:t>
      </w:r>
      <w:r w:rsidR="00B2257A">
        <w:t xml:space="preserve">. </w:t>
      </w:r>
      <w:r w:rsidR="00F472CD">
        <w:t xml:space="preserve">In a review of species fitness (defined as the intrinsic </w:t>
      </w:r>
      <w:r w:rsidR="00A05AD0">
        <w:t>population growth of</w:t>
      </w:r>
      <w:r w:rsidR="00F472CD">
        <w:t xml:space="preserve"> r-strategy </w:t>
      </w:r>
      <w:r w:rsidR="00A05AD0">
        <w:t>insects</w:t>
      </w:r>
      <w:r w:rsidR="00F472CD">
        <w:t xml:space="preserve">) </w:t>
      </w:r>
      <w:r w:rsidR="00052902">
        <w:t xml:space="preserve">the average thermal conditions of those populations </w:t>
      </w:r>
      <w:r w:rsidR="00F472CD">
        <w:t>is tracked</w:t>
      </w:r>
      <w:r w:rsidR="00052902">
        <w:t xml:space="preserve"> and compared between 38 representative insect species from temperate and tropical latitudes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235A6C">
        <w:rPr>
          <w:noProof/>
        </w:rPr>
        <w:t>(Deutsch et al. 2008)</w:t>
      </w:r>
      <w:r w:rsidR="00052902">
        <w:fldChar w:fldCharType="end"/>
      </w:r>
      <w:r w:rsidR="00052902">
        <w:t xml:space="preserve">. For those representative species across more temperate latitudes, the thermal breadth of these insects tended to be wider and the thermal conditions experienced in these locations, on average, tended to be further away from their critical thermal maximum when compared to representative tropical taxa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C237DA">
        <w:rPr>
          <w:noProof/>
        </w:rPr>
        <w:t>(Deutsch et al. 2008)</w:t>
      </w:r>
      <w:r w:rsidR="00052902">
        <w:fldChar w:fldCharType="end"/>
      </w:r>
      <w:r w:rsidR="00052902">
        <w:t>. This</w:t>
      </w:r>
      <w:r w:rsidR="00F472CD">
        <w:t xml:space="preserve"> work</w:t>
      </w:r>
      <w:r w:rsidR="00052902">
        <w:t xml:space="preserve"> suggests</w:t>
      </w:r>
      <w:r w:rsidR="00F472CD">
        <w:t xml:space="preserve"> that</w:t>
      </w:r>
      <w:r w:rsidR="00052902">
        <w:t xml:space="preserve"> </w:t>
      </w:r>
      <w:r w:rsidR="004338F8">
        <w:t xml:space="preserve">tropical </w:t>
      </w:r>
      <w:r w:rsidR="00052902">
        <w:t>insects</w:t>
      </w:r>
      <w:r w:rsidR="004338F8">
        <w:t xml:space="preserve"> </w:t>
      </w:r>
      <w:r w:rsidR="00B96285">
        <w:t xml:space="preserve">are </w:t>
      </w:r>
      <w:r w:rsidR="00B96285">
        <w:lastRenderedPageBreak/>
        <w:t>more likely</w:t>
      </w:r>
      <w:r w:rsidR="004338F8">
        <w:t xml:space="preserve"> </w:t>
      </w:r>
      <w:r w:rsidR="00F472CD">
        <w:t xml:space="preserve">to </w:t>
      </w:r>
      <w:r w:rsidR="004338F8">
        <w:t>lose as climate temperatures increase</w:t>
      </w:r>
      <w:r w:rsidR="00B96285">
        <w:t xml:space="preserve"> and insects in temperate regions, like N</w:t>
      </w:r>
      <w:r w:rsidR="00B96285" w:rsidRPr="002249D8">
        <w:t>orth America, could win.</w:t>
      </w:r>
    </w:p>
    <w:p w14:paraId="7557B97F" w14:textId="51498236" w:rsidR="00FB257F" w:rsidRDefault="007D2950" w:rsidP="00FB257F">
      <w:pPr>
        <w:spacing w:line="480" w:lineRule="auto"/>
        <w:ind w:firstLine="720"/>
      </w:pPr>
      <w:r>
        <w:t>As temperatures rise, the thermal conditions in</w:t>
      </w:r>
      <w:r w:rsidR="00FB7268">
        <w:t xml:space="preserve"> northern latitudes</w:t>
      </w:r>
      <w:r>
        <w:t xml:space="preserve"> will resemble adjacent southern latitudes</w:t>
      </w:r>
      <w:r w:rsidR="00ED681B">
        <w:t xml:space="preserve"> with g</w:t>
      </w:r>
      <w:r w:rsidR="00FB7268">
        <w:t xml:space="preserve">rowing seasons </w:t>
      </w:r>
      <w:r w:rsidR="00ED681B">
        <w:t>that</w:t>
      </w:r>
      <w:r w:rsidR="00FB7268">
        <w:t xml:space="preserve"> begin ea</w:t>
      </w:r>
      <w:r w:rsidR="00ED681B">
        <w:t>rlier in the year and end later.</w:t>
      </w:r>
      <w:r w:rsidR="000F5FD2">
        <w:t xml:space="preserve"> For</w:t>
      </w:r>
      <w:r w:rsidR="00FB7268">
        <w:t xml:space="preserve"> </w:t>
      </w:r>
      <w:r w:rsidR="00ED681B">
        <w:t>losing insects that cannot tolerate increasing temperatures in their current environment</w:t>
      </w:r>
      <w:r w:rsidR="000F5FD2">
        <w:t xml:space="preserve">, </w:t>
      </w:r>
      <w:r w:rsidR="00B80146">
        <w:t xml:space="preserve">occupying </w:t>
      </w:r>
      <w:r w:rsidR="000F5FD2">
        <w:t xml:space="preserve">these </w:t>
      </w:r>
      <w:r w:rsidR="00EE0A47">
        <w:t>north-</w:t>
      </w:r>
      <w:r w:rsidR="000F5FD2">
        <w:t xml:space="preserve">shifting thermal conditions through </w:t>
      </w:r>
      <w:r w:rsidR="00ED681B">
        <w:t>shifts in</w:t>
      </w:r>
      <w:r w:rsidR="000F5FD2">
        <w:t xml:space="preserve"> </w:t>
      </w:r>
      <w:r w:rsidR="00B80146">
        <w:t xml:space="preserve">the geographic </w:t>
      </w:r>
      <w:r w:rsidR="00ED681B">
        <w:t xml:space="preserve">range of the </w:t>
      </w:r>
      <w:r w:rsidR="00B80146">
        <w:t>population</w:t>
      </w:r>
      <w:r w:rsidR="00ED681B">
        <w:t xml:space="preserve"> could allow them to win and those insects unable to shift their geographic rage will lose. W</w:t>
      </w:r>
      <w:r w:rsidR="00A3540D">
        <w:t xml:space="preserve">inning insects could experience a net increase in both population size and </w:t>
      </w:r>
      <w:r w:rsidR="007F10B7">
        <w:t xml:space="preserve">geographical </w:t>
      </w:r>
      <w:r w:rsidR="00A3540D">
        <w:t>distribution with more individuals spread across more geography</w:t>
      </w:r>
      <w:r w:rsidR="00ED681B">
        <w:t>. Or,</w:t>
      </w:r>
      <w:r w:rsidR="00953639">
        <w:t xml:space="preserve"> winning insects</w:t>
      </w:r>
      <w:r w:rsidR="00B80146">
        <w:t xml:space="preserve"> might</w:t>
      </w:r>
      <w:r w:rsidR="00953639">
        <w:t xml:space="preserve"> experience a northern shift of their entire geographical distribution with no change in population size.</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r w:rsidR="009D3BF5">
        <w:t>As f</w:t>
      </w:r>
      <w:r w:rsidR="009D3BF5" w:rsidRPr="00311181">
        <w:t>avorable</w:t>
      </w:r>
      <w:r w:rsidR="00B80146">
        <w:t xml:space="preserve"> thermal conditions for winning </w:t>
      </w:r>
      <w:r w:rsidR="009D3BF5" w:rsidRPr="00311181">
        <w:t>insects shifts farther north</w:t>
      </w:r>
      <w:r w:rsidR="009D3BF5">
        <w:t xml:space="preserve"> and warmer days increase in frequency</w:t>
      </w:r>
      <w:r w:rsidR="00B80146">
        <w:t xml:space="preserve"> and duration</w:t>
      </w:r>
      <w:r w:rsidR="008C23A7">
        <w:t xml:space="preserve">, </w:t>
      </w:r>
      <w:r w:rsidR="00ED681B">
        <w:t>the</w:t>
      </w:r>
      <w:r w:rsidR="008C23A7">
        <w:t xml:space="preserve"> spatial distribution </w:t>
      </w:r>
      <w:r w:rsidR="00ED681B">
        <w:t xml:space="preserve">of winning insects </w:t>
      </w:r>
      <w:r w:rsidR="009D3BF5" w:rsidRPr="00311181">
        <w:t>could tra</w:t>
      </w:r>
      <w:r w:rsidR="00986CA8">
        <w:t xml:space="preserve">ck those favorable temperatures </w:t>
      </w:r>
      <w:r w:rsidR="009D3BF5" w:rsidRPr="00311181">
        <w:t xml:space="preserve">to </w:t>
      </w:r>
      <w:r w:rsidR="009D3BF5">
        <w:t>utilize the more frequent more disperse thermal conditions</w:t>
      </w:r>
      <w:r w:rsidR="00986CA8">
        <w:t>.</w:t>
      </w:r>
    </w:p>
    <w:p w14:paraId="432759D0" w14:textId="7CAEE358" w:rsidR="00E05AE1" w:rsidRPr="00C445DC" w:rsidRDefault="00941AD0" w:rsidP="00C445DC">
      <w:pPr>
        <w:spacing w:line="480" w:lineRule="auto"/>
        <w:ind w:firstLine="720"/>
        <w:rPr>
          <w:highlight w:val="green"/>
        </w:rPr>
      </w:pPr>
      <w:r>
        <w:t>While warming northern latitudes do offer winning insects the opportunity to expand their populations into new geography, simply shifting into northern latitudes that resemble the thermal environment of adjacent southern latitudes could turn those winners into losers</w:t>
      </w:r>
      <w:r>
        <w:t xml:space="preserve">. </w:t>
      </w:r>
      <w:r w:rsidR="00FB257F">
        <w:t xml:space="preserve">Because </w:t>
      </w:r>
      <w:r w:rsidR="00986CA8">
        <w:t xml:space="preserve">of </w:t>
      </w:r>
      <w:r w:rsidR="00FB257F">
        <w:t>temperature</w:t>
      </w:r>
      <w:r w:rsidR="00986CA8">
        <w:t>’s strong influence on insect</w:t>
      </w:r>
      <w:r w:rsidR="00B96260">
        <w:t xml:space="preserve"> </w:t>
      </w:r>
      <w:r w:rsidR="00FB257F">
        <w:t>growth and performance</w:t>
      </w:r>
      <w:r w:rsidR="00986CA8">
        <w:t>,</w:t>
      </w:r>
      <w:r w:rsidR="00B96260">
        <w:t xml:space="preserve"> </w:t>
      </w:r>
      <w:r>
        <w:t>many</w:t>
      </w:r>
      <w:r w:rsidR="00B96260">
        <w:t xml:space="preserve"> </w:t>
      </w:r>
      <w:r w:rsidR="005054C6">
        <w:t>have evolved to</w:t>
      </w:r>
      <w:r w:rsidR="00304458">
        <w:t xml:space="preserve"> synchronize their life histories with seasonal changes in temperature to maximize </w:t>
      </w:r>
      <w:r w:rsidR="00304458">
        <w:lastRenderedPageBreak/>
        <w:t>their growth</w:t>
      </w:r>
      <w:r w:rsidR="00986CA8">
        <w:t xml:space="preserve"> during warm growing seasons in temperate regions using photoperiod.</w:t>
      </w:r>
      <w:r w:rsidR="001450D7">
        <w:t xml:space="preserve"> </w:t>
      </w:r>
      <w:r w:rsidR="00F84AAA">
        <w:t>At the equator, photoperiod</w:t>
      </w:r>
      <w:r w:rsidR="00986CA8">
        <w:t>, the number of daylight hours in a 24-hour period,</w:t>
      </w:r>
      <w:r w:rsidR="00F84AAA">
        <w:t xml:space="preserve"> </w:t>
      </w:r>
      <w:r w:rsidR="00524353">
        <w:t xml:space="preserve">is relatively constant at approximately 13 hours daily, </w:t>
      </w:r>
      <w:r>
        <w:t>however</w:t>
      </w:r>
      <w:r w:rsidR="00524353">
        <w:t xml:space="preserve"> in the temperate regions</w:t>
      </w:r>
      <w:r w:rsidR="0037492E">
        <w:t>,</w:t>
      </w:r>
      <w:r w:rsidR="00524353">
        <w:t xml:space="preserve"> farther from the equator</w:t>
      </w:r>
      <w:r w:rsidR="0037492E">
        <w:t>,</w:t>
      </w:r>
      <w:r w:rsidR="00524353">
        <w:t xml:space="preserve"> photoperiod</w:t>
      </w:r>
      <w:r w:rsidR="001450D7">
        <w:t xml:space="preserve"> increases incrementally by latitude and season </w:t>
      </w:r>
      <w:r w:rsidR="001450D7">
        <w:fldChar w:fldCharType="begin" w:fldLock="1"/>
      </w:r>
      <w:r w:rsidR="001450D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1450D7">
        <w:fldChar w:fldCharType="separate"/>
      </w:r>
      <w:r w:rsidR="001450D7" w:rsidRPr="00524353">
        <w:rPr>
          <w:noProof/>
        </w:rPr>
        <w:t>(Hut et al. 2013)</w:t>
      </w:r>
      <w:r w:rsidR="001450D7">
        <w:fldChar w:fldCharType="end"/>
      </w:r>
      <w:r w:rsidR="001450D7">
        <w:t>. In the summer photoperiod is long and increases with latitude while in the winter photoperiod is short and decreases with latitude.</w:t>
      </w:r>
      <w:r w:rsidR="000122A8">
        <w:t xml:space="preserve"> </w:t>
      </w:r>
      <w:r w:rsidR="00305F58">
        <w:t xml:space="preserve">Insects in temperate regions </w:t>
      </w:r>
      <w:r w:rsidR="0046139F">
        <w:t xml:space="preserve">have evolved to </w:t>
      </w:r>
      <w:r w:rsidR="00305F58">
        <w:t xml:space="preserve">use </w:t>
      </w:r>
      <w:r w:rsidR="00305F58">
        <w:t xml:space="preserve">photoperiod </w:t>
      </w:r>
      <w:r w:rsidR="00305F58">
        <w:t>as a seasonal cue</w:t>
      </w:r>
      <w:r w:rsidR="00305F58">
        <w:t xml:space="preserve"> to approximate seasonal changes in temperature</w:t>
      </w:r>
      <w:r w:rsidR="00305F58">
        <w:t xml:space="preserve"> at specific latitudes</w:t>
      </w:r>
      <w:r w:rsidR="00305F58">
        <w:t xml:space="preserve"> and synchronize their growth with warm growing seasons despite daily changes in temperature which can vary annually. </w:t>
      </w:r>
      <w:r w:rsidR="00986CA8">
        <w:t xml:space="preserve">Winning insects </w:t>
      </w:r>
      <w:r w:rsidR="00B96260">
        <w:t>in the southern latitudes of temperate regions that increase the</w:t>
      </w:r>
      <w:r w:rsidR="00986CA8">
        <w:t>ir</w:t>
      </w:r>
      <w:r w:rsidR="00B96260">
        <w:t xml:space="preserve"> </w:t>
      </w:r>
      <w:r w:rsidR="00986CA8">
        <w:t xml:space="preserve">population </w:t>
      </w:r>
      <w:r w:rsidR="00B96260">
        <w:t>range into</w:t>
      </w:r>
      <w:r w:rsidR="001C668F">
        <w:t xml:space="preserve"> these</w:t>
      </w:r>
      <w:r w:rsidR="00B96260">
        <w:t xml:space="preserve"> adjacent northern latitudes could</w:t>
      </w:r>
      <w:r w:rsidR="00986CA8">
        <w:t xml:space="preserve"> </w:t>
      </w:r>
      <w:r w:rsidR="00ED5EED">
        <w:t xml:space="preserve">become </w:t>
      </w:r>
      <w:r w:rsidR="00986CA8">
        <w:t>lose</w:t>
      </w:r>
      <w:r w:rsidR="00ED5EED">
        <w:t>r</w:t>
      </w:r>
      <w:r w:rsidR="001C668F">
        <w:t>s</w:t>
      </w:r>
      <w:r w:rsidR="00986CA8">
        <w:t xml:space="preserve"> if they are not </w:t>
      </w:r>
      <w:r w:rsidR="00ED5EED">
        <w:t>able to adapt to the photoperiod at these northern la</w:t>
      </w:r>
      <w:r w:rsidR="001C668F">
        <w:t>titudes.</w:t>
      </w:r>
      <w:bookmarkStart w:id="0" w:name="_GoBack"/>
      <w:bookmarkEnd w:id="0"/>
    </w:p>
    <w:p w14:paraId="7740BE2D" w14:textId="57AD4A71" w:rsidR="003F083F" w:rsidRPr="00311181" w:rsidRDefault="003F083F" w:rsidP="00FB257F">
      <w:pPr>
        <w:spacing w:line="480" w:lineRule="auto"/>
        <w:ind w:firstLine="720"/>
      </w:pPr>
      <w:r w:rsidRPr="00311181">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1"/>
      <w:r w:rsidRPr="00311181">
        <w:t xml:space="preserve">adapt to </w:t>
      </w:r>
      <w:commentRangeEnd w:id="1"/>
      <w:r w:rsidRPr="00CC056F">
        <w:rPr>
          <w:rStyle w:val="CommentReference"/>
          <w:sz w:val="24"/>
          <w:szCs w:val="24"/>
        </w:rPr>
        <w:commentReference w:id="1"/>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2"/>
      <w:r w:rsidRPr="00311181">
        <w:t xml:space="preserve">change. Phenotypic </w:t>
      </w:r>
      <w:commentRangeEnd w:id="2"/>
      <w:r w:rsidRPr="00CC056F">
        <w:rPr>
          <w:rStyle w:val="CommentReference"/>
          <w:sz w:val="24"/>
          <w:szCs w:val="24"/>
        </w:rPr>
        <w:commentReference w:id="2"/>
      </w:r>
      <w:r w:rsidRPr="00311181">
        <w:t xml:space="preserve">plasticity is defined as an organism’s capacity to express different traits depending on the environment it encounters </w:t>
      </w:r>
      <w:r w:rsidRPr="008A5831">
        <w:lastRenderedPageBreak/>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3"/>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3"/>
      <w:r w:rsidRPr="00CC056F">
        <w:rPr>
          <w:rStyle w:val="CommentReference"/>
          <w:sz w:val="24"/>
          <w:szCs w:val="24"/>
        </w:rPr>
        <w:commentReference w:id="3"/>
      </w:r>
    </w:p>
    <w:p w14:paraId="67453862" w14:textId="77777777" w:rsidR="002A6E65" w:rsidRDefault="003F083F">
      <w:pPr>
        <w:spacing w:line="480" w:lineRule="auto"/>
        <w:ind w:firstLine="720"/>
      </w:pPr>
      <w:r w:rsidRPr="00311181">
        <w:t>Adaptation, as a response to the temporal changes in an insect’s seasonal environmental (</w:t>
      </w:r>
      <w:r w:rsidR="00311181">
        <w:t>i.e.</w:t>
      </w:r>
      <w:r w:rsidRPr="00311181">
        <w:t xml:space="preserve"> temperature and photoperiod), will be a function of selection pressures 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4"/>
      <w:r w:rsidRPr="00311181">
        <w:t xml:space="preserve">In temperate regions, temperatures in the fall and winter are increasing across all latitudes while photoperiod is remaining relatively constant. </w:t>
      </w:r>
      <w:commentRangeEnd w:id="4"/>
      <w:r w:rsidRPr="00CC056F">
        <w:rPr>
          <w:rStyle w:val="CommentReference"/>
          <w:sz w:val="24"/>
          <w:szCs w:val="24"/>
        </w:rPr>
        <w:commentReference w:id="4"/>
      </w:r>
      <w:commentRangeStart w:id="5"/>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5"/>
      <w:r w:rsidRPr="00CC056F">
        <w:rPr>
          <w:rStyle w:val="CommentReference"/>
          <w:sz w:val="24"/>
          <w:szCs w:val="24"/>
        </w:rPr>
        <w:commentReference w:id="5"/>
      </w:r>
      <w:r w:rsidRPr="00311181">
        <w:t>. As temperatures rise and northern latitudes begin to resemble adjacent southern latitudes, insects will begin to colonize more northern geography.</w:t>
      </w:r>
    </w:p>
    <w:p w14:paraId="5E759B63" w14:textId="1D9B3E34" w:rsidR="00CA5D8A" w:rsidRPr="00146C5B" w:rsidRDefault="00CA5D8A" w:rsidP="00CA5D8A">
      <w:pPr>
        <w:spacing w:line="480" w:lineRule="auto"/>
        <w:rPr>
          <w:highlight w:val="green"/>
        </w:rPr>
      </w:pPr>
      <w:r w:rsidRPr="00146C5B">
        <w:rPr>
          <w:highlight w:val="green"/>
        </w:rPr>
        <w:t xml:space="preserve">Weather predicts short term changes in rain, humidity, temp, </w:t>
      </w:r>
      <w:proofErr w:type="spellStart"/>
      <w:r w:rsidRPr="00146C5B">
        <w:rPr>
          <w:highlight w:val="green"/>
        </w:rPr>
        <w:t>etc</w:t>
      </w:r>
      <w:proofErr w:type="spellEnd"/>
      <w:r w:rsidRPr="00146C5B">
        <w:rPr>
          <w:highlight w:val="green"/>
        </w:rPr>
        <w:t xml:space="preserve"> across short periods of time. Climate is an average weather factors across relatively longer periods of time.</w:t>
      </w:r>
    </w:p>
    <w:p w14:paraId="1482418C" w14:textId="1396BC6D" w:rsidR="00AE1312" w:rsidRDefault="00AE1312" w:rsidP="00CA5D8A">
      <w:pPr>
        <w:spacing w:line="480" w:lineRule="auto"/>
      </w:pPr>
      <w:r w:rsidRPr="00146C5B">
        <w:rPr>
          <w:highlight w:val="green"/>
        </w:rPr>
        <w:t xml:space="preserve">Organisms </w:t>
      </w:r>
      <w:proofErr w:type="spellStart"/>
      <w:r w:rsidRPr="00146C5B">
        <w:rPr>
          <w:highlight w:val="green"/>
        </w:rPr>
        <w:t>acoss</w:t>
      </w:r>
      <w:proofErr w:type="spellEnd"/>
      <w:r w:rsidRPr="00146C5B">
        <w:rPr>
          <w:highlight w:val="green"/>
        </w:rPr>
        <w:t xml:space="preserve"> latitudes use predictable cues to sync their life history with the environ. Those </w:t>
      </w:r>
    </w:p>
    <w:p w14:paraId="7BB15E25" w14:textId="77777777" w:rsidR="00CA5D8A" w:rsidRDefault="00CA5D8A" w:rsidP="00CA5D8A">
      <w:pPr>
        <w:spacing w:line="480" w:lineRule="auto"/>
      </w:pPr>
    </w:p>
    <w:p w14:paraId="1EA74F1B" w14:textId="139287DE" w:rsidR="00FB257F" w:rsidRDefault="00FB257F" w:rsidP="00FB257F">
      <w:pPr>
        <w:spacing w:line="480" w:lineRule="auto"/>
        <w:ind w:firstLine="720"/>
      </w:pPr>
      <w:r>
        <w:t xml:space="preserve">In the northern hemisphere at the height of </w:t>
      </w:r>
    </w:p>
    <w:p w14:paraId="09CCA948" w14:textId="3AD51105" w:rsidR="003F083F" w:rsidRDefault="003F083F" w:rsidP="00FB257F">
      <w:pPr>
        <w:spacing w:line="480" w:lineRule="auto"/>
        <w:ind w:firstLine="720"/>
      </w:pPr>
      <w:commentRangeStart w:id="6"/>
      <w:r w:rsidRPr="00311181">
        <w:t>However, as latitude increases away from the equator, photoperiod is reduced.</w:t>
      </w:r>
      <w:commentRangeEnd w:id="6"/>
      <w:r w:rsidRPr="00CC056F">
        <w:rPr>
          <w:rStyle w:val="CommentReference"/>
          <w:sz w:val="24"/>
          <w:szCs w:val="24"/>
        </w:rPr>
        <w:commentReference w:id="6"/>
      </w:r>
      <w:r w:rsidRPr="00311181">
        <w:t xml:space="preserve"> </w:t>
      </w:r>
      <w:commentRangeStart w:id="7"/>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7"/>
      <w:r w:rsidRPr="00CC056F">
        <w:rPr>
          <w:rStyle w:val="CommentReference"/>
          <w:sz w:val="24"/>
          <w:szCs w:val="24"/>
        </w:rPr>
        <w:commentReference w:id="7"/>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8"/>
      <w:r w:rsidRPr="00311181">
        <w:t xml:space="preserve">with a novel environment. </w:t>
      </w:r>
      <w:commentRangeEnd w:id="8"/>
      <w:r w:rsidRPr="00CC056F">
        <w:rPr>
          <w:rStyle w:val="CommentReference"/>
          <w:sz w:val="24"/>
          <w:szCs w:val="24"/>
        </w:rPr>
        <w:commentReference w:id="8"/>
      </w:r>
      <w:r w:rsidRPr="00311181">
        <w:t xml:space="preserve">Pitcher plant mosquitos spend their larval growing phase entirely in the leaves of a pitcher plant. As </w:t>
      </w:r>
      <w:commentRangeStart w:id="9"/>
      <w:r w:rsidRPr="00311181">
        <w:t>photoperiod decreases</w:t>
      </w:r>
      <w:commentRangeEnd w:id="9"/>
      <w:r w:rsidRPr="00CC056F">
        <w:rPr>
          <w:rStyle w:val="CommentReference"/>
          <w:sz w:val="24"/>
          <w:szCs w:val="24"/>
        </w:rPr>
        <w:commentReference w:id="9"/>
      </w:r>
      <w:r w:rsidRPr="00311181">
        <w:t xml:space="preserve">, these insects enter a state of programmed dormancy in preparation for lower temperatures and declining resources. </w:t>
      </w:r>
      <w:commentRangeStart w:id="10"/>
      <w:r w:rsidRPr="00311181">
        <w:t>Rising temperatures have allowed these mosquitos to colonize more northern latitudes and plasticity in their response to photoperiod have resolved to allow these mosquitos to fully utilize these more northern resources</w:t>
      </w:r>
      <w:commentRangeEnd w:id="10"/>
      <w:r w:rsidRPr="00CC056F">
        <w:rPr>
          <w:rStyle w:val="CommentReference"/>
          <w:sz w:val="24"/>
          <w:szCs w:val="24"/>
        </w:rPr>
        <w:commentReference w:id="10"/>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1"/>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1"/>
      <w:r w:rsidRPr="00CC056F">
        <w:rPr>
          <w:rStyle w:val="CommentReference"/>
          <w:sz w:val="24"/>
          <w:szCs w:val="24"/>
        </w:rPr>
        <w:commentReference w:id="11"/>
      </w:r>
    </w:p>
    <w:p w14:paraId="17343102" w14:textId="38B09E5B" w:rsidR="00E939AB" w:rsidRPr="00311181" w:rsidRDefault="00E939AB">
      <w:pPr>
        <w:spacing w:line="480" w:lineRule="auto"/>
        <w:ind w:firstLine="720"/>
      </w:pPr>
      <w:r w:rsidRPr="00E939AB">
        <w:rPr>
          <w:highlight w:val="green"/>
        </w:rPr>
        <w:lastRenderedPageBreak/>
        <w:t xml:space="preserve">Bradshaw </w:t>
      </w:r>
      <w:r w:rsidR="009A0E2F">
        <w:rPr>
          <w:highlight w:val="green"/>
        </w:rPr>
        <w:t xml:space="preserve">2001 </w:t>
      </w:r>
      <w:r w:rsidRPr="00E939AB">
        <w:rPr>
          <w:highlight w:val="green"/>
        </w:rPr>
        <w:t xml:space="preserve">paper: mosquito pops monitored over time. Winter is shrinking, important photoperiods are becoming more southern like. </w:t>
      </w:r>
      <w:proofErr w:type="gramStart"/>
      <w:r w:rsidRPr="00E939AB">
        <w:rPr>
          <w:highlight w:val="green"/>
        </w:rPr>
        <w:t>That is to say mosquitoes</w:t>
      </w:r>
      <w:proofErr w:type="gramEnd"/>
      <w:r w:rsidRPr="00E939AB">
        <w:rPr>
          <w:highlight w:val="green"/>
        </w:rPr>
        <w:t xml:space="preserve"> in the north that used to enter diapause at longer day lengths (northern fall/winter) are now entering diapause at shorter day lengths (southern fall/winter</w:t>
      </w:r>
      <w:r>
        <w:rPr>
          <w:highlight w:val="green"/>
        </w:rPr>
        <w:t>) because t</w:t>
      </w:r>
      <w:r w:rsidR="009A0E2F">
        <w:rPr>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311181" w:rsidRDefault="00946FAB">
      <w:pPr>
        <w:spacing w:line="480" w:lineRule="auto"/>
        <w:ind w:firstLine="720"/>
      </w:pPr>
      <w:r w:rsidRPr="00311181">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311181" w:rsidRDefault="003F083F">
      <w:pPr>
        <w:spacing w:line="480" w:lineRule="auto"/>
      </w:pPr>
    </w:p>
    <w:p w14:paraId="1075B01C" w14:textId="77777777" w:rsidR="00E76E69"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w:t>
      </w:r>
      <w:r w:rsidRPr="00311181">
        <w:lastRenderedPageBreak/>
        <w:t xml:space="preserve">at any point during the life history of an insect. Alternatively, diapause is a type of dormancy that pre-empts reduced availability of resources, is genetically programmed, </w:t>
      </w:r>
      <w:commentRangeStart w:id="12"/>
      <w:r w:rsidRPr="00311181">
        <w:t>and while diapause may occur at any point during an insects life history, the life stage sensitive to the initiation of diapause within a species is consistent</w:t>
      </w:r>
      <w:commentRangeEnd w:id="12"/>
      <w:r w:rsidRPr="00CC056F">
        <w:rPr>
          <w:rStyle w:val="CommentReference"/>
          <w:sz w:val="24"/>
          <w:szCs w:val="24"/>
        </w:rPr>
        <w:commentReference w:id="12"/>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3"/>
      <w:r w:rsidRPr="00311181">
        <w:t>Across different species, the genotype responsible for the pleiotropic effects of diapause is variable and the initiation of this genetic programming can be either obligate or facultative.</w:t>
      </w:r>
      <w:commentRangeEnd w:id="13"/>
      <w:r w:rsidRPr="00CC056F">
        <w:rPr>
          <w:rStyle w:val="CommentReference"/>
          <w:sz w:val="24"/>
          <w:szCs w:val="24"/>
        </w:rPr>
        <w:commentReference w:id="13"/>
      </w:r>
      <w:r w:rsidRPr="00311181">
        <w:t xml:space="preserve"> </w:t>
      </w:r>
    </w:p>
    <w:p w14:paraId="13A37BB3" w14:textId="459F4E64" w:rsidR="00E76E69" w:rsidRDefault="00E76E69">
      <w:pPr>
        <w:spacing w:line="480" w:lineRule="auto"/>
      </w:pPr>
      <w:r w:rsidRPr="00E76E69">
        <w:rPr>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Pr>
          <w:highlight w:val="green"/>
        </w:rPr>
        <w:t xml:space="preserve">. It is unclear </w:t>
      </w:r>
      <w:proofErr w:type="spellStart"/>
      <w:r w:rsidR="003B6FE7">
        <w:rPr>
          <w:highlight w:val="green"/>
        </w:rPr>
        <w:t>wheather</w:t>
      </w:r>
      <w:proofErr w:type="spellEnd"/>
      <w:r w:rsidR="003B6FE7">
        <w:rPr>
          <w:highlight w:val="green"/>
        </w:rPr>
        <w:t xml:space="preserve"> the genetic architecture of diapause responses is similar or different among species that differ in their diapause life history</w:t>
      </w:r>
      <w:r w:rsidRPr="00E76E69">
        <w:rPr>
          <w:highlight w:val="green"/>
        </w:rPr>
        <w:t>.</w:t>
      </w:r>
    </w:p>
    <w:p w14:paraId="4ECE4840" w14:textId="3D572996" w:rsidR="003F083F" w:rsidRPr="00311181" w:rsidRDefault="003B6FE7" w:rsidP="003B6FE7">
      <w:pPr>
        <w:spacing w:line="480" w:lineRule="auto"/>
        <w:ind w:firstLine="720"/>
      </w:pPr>
      <w:r>
        <w:t xml:space="preserve">Diapause is a genetically inherited stage that can either be obligate or facultative. </w:t>
      </w:r>
      <w:r w:rsidR="003F083F" w:rsidRPr="00311181">
        <w:t xml:space="preserve">Obligate diapause is a genetically programmed </w:t>
      </w:r>
      <w:r>
        <w:t xml:space="preserve">part of an insects developmental trajectory that cannot be avoided </w:t>
      </w:r>
      <w:r w:rsidR="003F083F" w:rsidRPr="008A5831">
        <w:fldChar w:fldCharType="begin" w:fldLock="1"/>
      </w:r>
      <w:r w:rsidR="003F083F"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8A5831">
        <w:fldChar w:fldCharType="separate"/>
      </w:r>
      <w:r w:rsidR="003F083F" w:rsidRPr="00311181">
        <w:rPr>
          <w:noProof/>
        </w:rPr>
        <w:t>(Koštál 2006, Hut et al. 2013)</w:t>
      </w:r>
      <w:r w:rsidR="003F083F" w:rsidRPr="008A5831">
        <w:fldChar w:fldCharType="end"/>
      </w:r>
      <w:r w:rsidR="003F083F" w:rsidRPr="00311181">
        <w:t xml:space="preserve">. Facultative diapause is </w:t>
      </w:r>
      <w:r w:rsidR="005D60D7">
        <w:t xml:space="preserve">an </w:t>
      </w:r>
      <w:r>
        <w:t xml:space="preserve">environmentally programmed </w:t>
      </w:r>
      <w:r w:rsidR="003F083F" w:rsidRPr="00311181">
        <w:t xml:space="preserve">developmental trajectory, </w:t>
      </w:r>
      <w:r>
        <w:t xml:space="preserve">that can be </w:t>
      </w:r>
      <w:r w:rsidR="005D60D7">
        <w:t>induced or avoided</w:t>
      </w:r>
      <w:r>
        <w:t xml:space="preserve"> depending on the cues an insect receives</w:t>
      </w:r>
      <w:r w:rsidR="005D60D7">
        <w:t>, or does not receive, from its environment.</w:t>
      </w:r>
      <w:r w:rsidR="003F083F" w:rsidRPr="00311181">
        <w:t xml:space="preserve"> </w:t>
      </w:r>
      <w:commentRangeStart w:id="14"/>
      <w:r w:rsidR="003F083F" w:rsidRPr="00311181">
        <w:t xml:space="preserve">However, once initiated, diapause is defined as being a life history trajectory that is genetically predetermined and photoperiod is generally both necessary </w:t>
      </w:r>
      <w:commentRangeEnd w:id="14"/>
      <w:r w:rsidR="003F083F" w:rsidRPr="00CC056F">
        <w:rPr>
          <w:rStyle w:val="CommentReference"/>
          <w:sz w:val="24"/>
          <w:szCs w:val="24"/>
        </w:rPr>
        <w:commentReference w:id="14"/>
      </w:r>
      <w:r w:rsidR="003F083F" w:rsidRPr="00311181">
        <w:t xml:space="preserve">and sufficient in to induce the diapausing phenotype across many species of insects </w:t>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8A5831">
        <w:fldChar w:fldCharType="separate"/>
      </w:r>
      <w:r w:rsidR="003F083F" w:rsidRPr="00311181">
        <w:rPr>
          <w:noProof/>
        </w:rPr>
        <w:t>(Koštál 2006)</w:t>
      </w:r>
      <w:r w:rsidR="003F083F" w:rsidRPr="008A5831">
        <w:fldChar w:fldCharType="end"/>
      </w:r>
      <w:r w:rsidR="003F083F" w:rsidRPr="00311181">
        <w:t xml:space="preserve">. For those insects </w:t>
      </w:r>
      <w:r w:rsidR="003F083F" w:rsidRPr="00311181">
        <w:rPr>
          <w:highlight w:val="yellow"/>
        </w:rPr>
        <w:t>that whose</w:t>
      </w:r>
      <w:r w:rsidR="003F083F" w:rsidRPr="00311181">
        <w:t xml:space="preserve"> diapause is facultative, photoperiod is a relatively common cue used to approximate seasonal </w:t>
      </w:r>
      <w:r w:rsidR="00987B76">
        <w:t>timing of</w:t>
      </w:r>
      <w:r w:rsidR="003F083F" w:rsidRPr="00311181">
        <w:t xml:space="preserve"> resource availability </w:t>
      </w:r>
      <w:commentRangeStart w:id="15"/>
      <w:r w:rsidR="003F083F" w:rsidRPr="00311181">
        <w:t xml:space="preserve">because it is predictability variable across large time </w:t>
      </w:r>
      <w:commentRangeEnd w:id="15"/>
      <w:r w:rsidR="003F083F" w:rsidRPr="00CC056F">
        <w:rPr>
          <w:rStyle w:val="CommentReference"/>
          <w:sz w:val="24"/>
          <w:szCs w:val="24"/>
        </w:rPr>
        <w:commentReference w:id="15"/>
      </w:r>
      <w:r w:rsidR="003F083F" w:rsidRPr="00311181">
        <w:t xml:space="preserve">scales. </w:t>
      </w:r>
      <w:commentRangeStart w:id="16"/>
      <w:r w:rsidR="003F083F" w:rsidRPr="00311181">
        <w:t xml:space="preserve">It is during an insects </w:t>
      </w:r>
      <w:r w:rsidR="003F083F" w:rsidRPr="00311181">
        <w:lastRenderedPageBreak/>
        <w:t xml:space="preserve">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16"/>
      <w:r w:rsidR="003F083F" w:rsidRPr="00CC056F">
        <w:rPr>
          <w:rStyle w:val="CommentReference"/>
          <w:sz w:val="24"/>
          <w:szCs w:val="24"/>
        </w:rPr>
        <w:commentReference w:id="16"/>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8A5831">
        <w:fldChar w:fldCharType="separate"/>
      </w:r>
      <w:r w:rsidR="003F083F" w:rsidRPr="00311181">
        <w:rPr>
          <w:noProof/>
        </w:rPr>
        <w:t>(Koštál 2006, Bale and Hayward 2010)</w:t>
      </w:r>
      <w:r w:rsidR="003F083F" w:rsidRPr="008A5831">
        <w:fldChar w:fldCharType="end"/>
      </w:r>
      <w:r w:rsidR="003F083F"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8A5831">
        <w:fldChar w:fldCharType="begin" w:fldLock="1"/>
      </w:r>
      <w:r w:rsidR="003F083F"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8A5831">
        <w:fldChar w:fldCharType="separate"/>
      </w:r>
      <w:r w:rsidR="003F083F" w:rsidRPr="00311181">
        <w:rPr>
          <w:noProof/>
        </w:rPr>
        <w:t>(Hahn and Denlinger 2007, Sinclair 2015)</w:t>
      </w:r>
      <w:r w:rsidR="003F083F" w:rsidRPr="008A5831">
        <w:fldChar w:fldCharType="end"/>
      </w:r>
      <w:r w:rsidR="003F083F" w:rsidRPr="00311181">
        <w:t xml:space="preserve">. Accumulating enough resources, </w:t>
      </w:r>
      <w:commentRangeStart w:id="17"/>
      <w:r w:rsidR="003F083F" w:rsidRPr="00311181">
        <w:t>prior to their decline in the environment</w:t>
      </w:r>
      <w:commentRangeEnd w:id="17"/>
      <w:r w:rsidR="003F083F" w:rsidRPr="00CC056F">
        <w:rPr>
          <w:rStyle w:val="CommentReference"/>
          <w:sz w:val="24"/>
          <w:szCs w:val="24"/>
        </w:rPr>
        <w:commentReference w:id="17"/>
      </w:r>
      <w:r w:rsidR="003F083F"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Default="003F083F">
      <w:pPr>
        <w:spacing w:line="480" w:lineRule="auto"/>
      </w:pPr>
      <w:r w:rsidRPr="00311181">
        <w:rPr>
          <w:b/>
        </w:rPr>
        <w:t xml:space="preserve">Storing Energy: </w:t>
      </w:r>
      <w:r w:rsidRPr="00311181">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18"/>
      <w:r w:rsidRPr="00311181">
        <w:t xml:space="preserve">genetic programming </w:t>
      </w:r>
      <w:commentRangeEnd w:id="18"/>
      <w:r w:rsidRPr="00CC056F">
        <w:rPr>
          <w:rStyle w:val="CommentReference"/>
          <w:sz w:val="24"/>
          <w:szCs w:val="24"/>
        </w:rPr>
        <w:commentReference w:id="18"/>
      </w:r>
      <w:r w:rsidRPr="00311181">
        <w:t xml:space="preserve">that destines an insect for diapause. Once diapause is induced, </w:t>
      </w:r>
      <w:commentRangeStart w:id="19"/>
      <w:r w:rsidRPr="00311181">
        <w:t>some</w:t>
      </w:r>
      <w:commentRangeEnd w:id="19"/>
      <w:r w:rsidRPr="00CC056F">
        <w:rPr>
          <w:rStyle w:val="CommentReference"/>
          <w:sz w:val="24"/>
          <w:szCs w:val="24"/>
        </w:rPr>
        <w:commentReference w:id="19"/>
      </w:r>
      <w:r w:rsidRPr="00311181">
        <w:t xml:space="preserve"> diapause destined insects enter a preparation phase, and it’s during this phase </w:t>
      </w:r>
      <w:commentRangeStart w:id="20"/>
      <w:r w:rsidRPr="00311181">
        <w:t xml:space="preserve">when some insects </w:t>
      </w:r>
      <w:commentRangeEnd w:id="20"/>
      <w:r w:rsidRPr="00CC056F">
        <w:rPr>
          <w:rStyle w:val="CommentReference"/>
          <w:sz w:val="24"/>
          <w:szCs w:val="24"/>
        </w:rPr>
        <w:commentReference w:id="20"/>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w:t>
      </w:r>
      <w:r w:rsidRPr="00311181">
        <w:lastRenderedPageBreak/>
        <w:t xml:space="preserve">species, they become migratory and begin their journey to overwintering sites in California and central Mexico where they will complete diapause </w:t>
      </w:r>
      <w:commentRangeStart w:id="21"/>
      <w:r w:rsidRPr="00311181">
        <w:t xml:space="preserve">before flying back to the southern US to begin reproduction the next spring </w:t>
      </w:r>
      <w:commentRangeEnd w:id="21"/>
      <w:r w:rsidRPr="00CC056F">
        <w:rPr>
          <w:rStyle w:val="CommentReference"/>
          <w:sz w:val="24"/>
          <w:szCs w:val="24"/>
        </w:rPr>
        <w:commentReference w:id="21"/>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2"/>
      <w:r w:rsidRPr="00311181">
        <w:rPr>
          <w:i/>
        </w:rPr>
        <w:t xml:space="preserve">L. </w:t>
      </w:r>
      <w:commentRangeEnd w:id="22"/>
      <w:r w:rsidRPr="00CC056F">
        <w:rPr>
          <w:rStyle w:val="CommentReference"/>
          <w:sz w:val="24"/>
          <w:szCs w:val="24"/>
        </w:rPr>
        <w:commentReference w:id="22"/>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3"/>
      <w:r w:rsidRPr="00311181">
        <w:t>amount of resources accumulated from its environment</w:t>
      </w:r>
      <w:commentRangeEnd w:id="23"/>
      <w:r w:rsidRPr="00CC056F">
        <w:rPr>
          <w:rStyle w:val="CommentReference"/>
          <w:sz w:val="24"/>
          <w:szCs w:val="24"/>
        </w:rPr>
        <w:commentReference w:id="23"/>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24"/>
      <w:r w:rsidRPr="00311181">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24"/>
      <w:r w:rsidRPr="00CC056F">
        <w:rPr>
          <w:rStyle w:val="CommentReference"/>
          <w:sz w:val="24"/>
          <w:szCs w:val="24"/>
        </w:rPr>
        <w:commentReference w:id="24"/>
      </w:r>
      <w:r w:rsidRPr="00311181">
        <w:t xml:space="preserve">. The </w:t>
      </w:r>
      <w:commentRangeStart w:id="25"/>
      <w:r w:rsidRPr="00311181">
        <w:t xml:space="preserve">resulting phenotype generated from these genes is, generally, a combination of external and internal changes in character state, a phenotype that exists as a spectrum but is specific within a single species </w:t>
      </w:r>
      <w:commentRangeEnd w:id="25"/>
      <w:r w:rsidRPr="00CC056F">
        <w:rPr>
          <w:rStyle w:val="CommentReference"/>
          <w:sz w:val="24"/>
          <w:szCs w:val="24"/>
        </w:rPr>
        <w:commentReference w:id="25"/>
      </w:r>
      <w:r w:rsidRPr="00311181">
        <w:rPr>
          <w:highlight w:val="yellow"/>
        </w:rPr>
        <w:t>(citation)</w:t>
      </w:r>
      <w:r w:rsidRPr="00311181">
        <w:t xml:space="preserve">. </w:t>
      </w:r>
      <w:commentRangeStart w:id="26"/>
      <w:r w:rsidRPr="00311181">
        <w:t>For some insects</w:t>
      </w:r>
      <w:commentRangeEnd w:id="26"/>
      <w:r w:rsidRPr="00CC056F">
        <w:rPr>
          <w:rStyle w:val="CommentReference"/>
          <w:sz w:val="24"/>
          <w:szCs w:val="24"/>
        </w:rPr>
        <w:commentReference w:id="26"/>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w:t>
      </w:r>
      <w:r w:rsidRPr="00311181">
        <w:lastRenderedPageBreak/>
        <w:t xml:space="preserve">diapause </w:t>
      </w:r>
      <w:r w:rsidRPr="00311181">
        <w:rPr>
          <w:highlight w:val="yellow"/>
        </w:rPr>
        <w:t>(citation)</w:t>
      </w:r>
      <w:r w:rsidRPr="00311181">
        <w:t xml:space="preserve">. </w:t>
      </w:r>
      <w:commentRangeStart w:id="27"/>
      <w:r w:rsidRPr="00311181">
        <w:t>In preparation for diapause, some insects experience a steep increase in the stored amounts of lipids and proteins, specifically triglycerides and multimeric proteins</w:t>
      </w:r>
      <w:commentRangeEnd w:id="27"/>
      <w:r w:rsidRPr="00CC056F">
        <w:rPr>
          <w:rStyle w:val="CommentReference"/>
          <w:sz w:val="24"/>
          <w:szCs w:val="24"/>
        </w:rPr>
        <w:commentReference w:id="27"/>
      </w:r>
      <w:r w:rsidRPr="00311181">
        <w:t xml:space="preserve">, stored and produced by the fat body. </w:t>
      </w:r>
      <w:commentRangeStart w:id="28"/>
      <w:r w:rsidRPr="00311181">
        <w:t xml:space="preserve">While these molecules are biologically multifunctional, they also serve as energy reservoirs. </w:t>
      </w:r>
      <w:commentRangeEnd w:id="28"/>
      <w:r w:rsidRPr="00CC056F">
        <w:rPr>
          <w:rStyle w:val="CommentReference"/>
          <w:sz w:val="24"/>
          <w:szCs w:val="24"/>
        </w:rPr>
        <w:commentReference w:id="28"/>
      </w:r>
      <w:r w:rsidRPr="00311181">
        <w:t xml:space="preserve">Triglycerides, and other lipids, are used to stabilize membranes, slow or prevent desiccation, can be degraded into </w:t>
      </w:r>
      <w:commentRangeStart w:id="29"/>
      <w:r w:rsidRPr="00311181">
        <w:t>carbohydrates for energy</w:t>
      </w:r>
      <w:commentRangeEnd w:id="29"/>
      <w:r w:rsidRPr="00CC056F">
        <w:rPr>
          <w:rStyle w:val="CommentReference"/>
          <w:sz w:val="24"/>
          <w:szCs w:val="24"/>
        </w:rPr>
        <w:commentReference w:id="29"/>
      </w:r>
      <w:r w:rsidRPr="00311181">
        <w:t xml:space="preserve">. Stored proteins can serve as a reservoir of amino acids that can be reconfigured, under the right conditions, </w:t>
      </w:r>
      <w:commentRangeStart w:id="30"/>
      <w:r w:rsidRPr="00311181">
        <w:t>into other metabolically metabolic tools</w:t>
      </w:r>
      <w:commentRangeEnd w:id="30"/>
      <w:r w:rsidRPr="00CC056F">
        <w:rPr>
          <w:rStyle w:val="CommentReference"/>
          <w:sz w:val="24"/>
          <w:szCs w:val="24"/>
        </w:rPr>
        <w:commentReference w:id="30"/>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31"/>
      <w:r w:rsidRPr="00311181">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31"/>
      <w:r w:rsidRPr="00CC056F">
        <w:rPr>
          <w:rStyle w:val="CommentReference"/>
          <w:sz w:val="24"/>
          <w:szCs w:val="24"/>
        </w:rPr>
        <w:commentReference w:id="31"/>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w:t>
      </w:r>
      <w:r w:rsidRPr="00311181">
        <w:lastRenderedPageBreak/>
        <w:t xml:space="preserve">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3B58A69E" w14:textId="5FF3F8F8" w:rsidR="00F6677F" w:rsidRPr="00311181" w:rsidRDefault="00F6677F">
      <w:pPr>
        <w:spacing w:line="480" w:lineRule="auto"/>
      </w:pPr>
      <w:r w:rsidRPr="00F6677F">
        <w:rPr>
          <w:highlight w:val="green"/>
        </w:rPr>
        <w:t xml:space="preserve">If climate is </w:t>
      </w:r>
      <w:proofErr w:type="spellStart"/>
      <w:r w:rsidRPr="00F6677F">
        <w:rPr>
          <w:highlight w:val="green"/>
        </w:rPr>
        <w:t>causig</w:t>
      </w:r>
      <w:proofErr w:type="spellEnd"/>
      <w:r w:rsidRPr="00F6677F">
        <w:rPr>
          <w:highlight w:val="green"/>
        </w:rPr>
        <w:t xml:space="preserve"> longer </w:t>
      </w:r>
      <w:proofErr w:type="spellStart"/>
      <w:r w:rsidRPr="00F6677F">
        <w:rPr>
          <w:highlight w:val="green"/>
        </w:rPr>
        <w:t>longer</w:t>
      </w:r>
      <w:proofErr w:type="spellEnd"/>
      <w:r w:rsidRPr="00F6677F">
        <w:rPr>
          <w:highlight w:val="green"/>
        </w:rPr>
        <w:t xml:space="preserve"> and shorter, animals should increase their growing and initiate dormancy later</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w:t>
      </w:r>
      <w:r w:rsidRPr="00311181">
        <w:rPr>
          <w:color w:val="000000" w:themeColor="text1"/>
        </w:rPr>
        <w:lastRenderedPageBreak/>
        <w:t xml:space="preserve">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lastRenderedPageBreak/>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define invasions in 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w:t>
      </w:r>
      <w:r w:rsidRPr="00311181">
        <w:lastRenderedPageBreak/>
        <w:t xml:space="preserve">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w:t>
      </w:r>
      <w:r w:rsidRPr="00311181">
        <w:lastRenderedPageBreak/>
        <w:t xml:space="preserve">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lastRenderedPageBreak/>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w:t>
      </w:r>
      <w:r w:rsidRPr="00311181">
        <w:lastRenderedPageBreak/>
        <w:t>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w:t>
      </w:r>
      <w:r w:rsidRPr="00311181">
        <w:lastRenderedPageBreak/>
        <w:t>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w:t>
      </w:r>
      <w:r w:rsidRPr="00311181">
        <w:lastRenderedPageBreak/>
        <w:t xml:space="preserve">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w:t>
      </w:r>
      <w:r w:rsidRPr="00311181">
        <w:lastRenderedPageBreak/>
        <w:t>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w:t>
      </w:r>
      <w:r w:rsidRPr="00311181">
        <w:lastRenderedPageBreak/>
        <w:t>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w:t>
      </w:r>
      <w:r w:rsidRPr="00311181">
        <w:lastRenderedPageBreak/>
        <w:t>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740F8995" w14:textId="59F0AB67" w:rsidR="00524353" w:rsidRPr="00524353" w:rsidRDefault="00C83A27" w:rsidP="00524353">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524353" w:rsidRPr="00524353">
        <w:rPr>
          <w:rFonts w:eastAsia="Times New Roman" w:cs="Times New Roman"/>
          <w:b/>
          <w:bCs/>
          <w:noProof/>
          <w:sz w:val="22"/>
        </w:rPr>
        <w:t>Agrawal, A. A.</w:t>
      </w:r>
      <w:r w:rsidR="00524353" w:rsidRPr="00524353">
        <w:rPr>
          <w:rFonts w:eastAsia="Times New Roman" w:cs="Times New Roman"/>
          <w:noProof/>
          <w:sz w:val="22"/>
        </w:rPr>
        <w:t xml:space="preserve"> </w:t>
      </w:r>
      <w:r w:rsidR="00524353" w:rsidRPr="00524353">
        <w:rPr>
          <w:rFonts w:eastAsia="Times New Roman" w:cs="Times New Roman"/>
          <w:b/>
          <w:bCs/>
          <w:noProof/>
          <w:sz w:val="22"/>
        </w:rPr>
        <w:t>2001</w:t>
      </w:r>
      <w:r w:rsidR="00524353" w:rsidRPr="00524353">
        <w:rPr>
          <w:rFonts w:eastAsia="Times New Roman" w:cs="Times New Roman"/>
          <w:noProof/>
          <w:sz w:val="22"/>
        </w:rPr>
        <w:t>. Phenotypic Plasticity in the Interactions and Evolution of Species. Science (80-. ). 294: 321–326.</w:t>
      </w:r>
    </w:p>
    <w:p w14:paraId="131E06E7"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ale, J. S., and S. A. L. Hayward</w:t>
      </w:r>
      <w:r w:rsidRPr="00524353">
        <w:rPr>
          <w:rFonts w:eastAsia="Times New Roman" w:cs="Times New Roman"/>
          <w:noProof/>
          <w:sz w:val="22"/>
        </w:rPr>
        <w:t xml:space="preserve">. </w:t>
      </w:r>
      <w:r w:rsidRPr="00524353">
        <w:rPr>
          <w:rFonts w:eastAsia="Times New Roman" w:cs="Times New Roman"/>
          <w:b/>
          <w:bCs/>
          <w:noProof/>
          <w:sz w:val="22"/>
        </w:rPr>
        <w:t>2010</w:t>
      </w:r>
      <w:r w:rsidRPr="00524353">
        <w:rPr>
          <w:rFonts w:eastAsia="Times New Roman" w:cs="Times New Roman"/>
          <w:noProof/>
          <w:sz w:val="22"/>
        </w:rPr>
        <w:t>. Insect overwintering in a changing climate. J. Exp. Biol. 213: 980–994.</w:t>
      </w:r>
    </w:p>
    <w:p w14:paraId="01FB837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524353">
        <w:rPr>
          <w:rFonts w:eastAsia="Times New Roman" w:cs="Times New Roman"/>
          <w:noProof/>
          <w:sz w:val="22"/>
        </w:rPr>
        <w:t xml:space="preserve">. </w:t>
      </w:r>
      <w:r w:rsidRPr="00524353">
        <w:rPr>
          <w:rFonts w:eastAsia="Times New Roman" w:cs="Times New Roman"/>
          <w:b/>
          <w:bCs/>
          <w:noProof/>
          <w:sz w:val="22"/>
        </w:rPr>
        <w:t>2002</w:t>
      </w:r>
      <w:r w:rsidRPr="00524353">
        <w:rPr>
          <w:rFonts w:eastAsia="Times New Roman" w:cs="Times New Roman"/>
          <w:noProof/>
          <w:sz w:val="22"/>
        </w:rPr>
        <w:t>. Herbivory in global climate change research: Direct effects of rising temperature on insect herbivores. Glob. Chang. Biol. 8: 1–16.</w:t>
      </w:r>
    </w:p>
    <w:p w14:paraId="28EE506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radshaw, W. E., and C. M. Holzapfel</w:t>
      </w:r>
      <w:r w:rsidRPr="00524353">
        <w:rPr>
          <w:rFonts w:eastAsia="Times New Roman" w:cs="Times New Roman"/>
          <w:noProof/>
          <w:sz w:val="22"/>
        </w:rPr>
        <w:t xml:space="preserve">. </w:t>
      </w:r>
      <w:r w:rsidRPr="00524353">
        <w:rPr>
          <w:rFonts w:eastAsia="Times New Roman" w:cs="Times New Roman"/>
          <w:b/>
          <w:bCs/>
          <w:noProof/>
          <w:sz w:val="22"/>
        </w:rPr>
        <w:t>2001</w:t>
      </w:r>
      <w:r w:rsidRPr="00524353">
        <w:rPr>
          <w:rFonts w:eastAsia="Times New Roman" w:cs="Times New Roman"/>
          <w:noProof/>
          <w:sz w:val="22"/>
        </w:rPr>
        <w:t>. Genetic shift in photoperiodic response correlated with global warming. Proc. Natl. Acad. Sci. 98: 14509–14511.</w:t>
      </w:r>
    </w:p>
    <w:p w14:paraId="598E7A4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radshaw, W., and C. Holzapfel</w:t>
      </w:r>
      <w:r w:rsidRPr="00524353">
        <w:rPr>
          <w:rFonts w:eastAsia="Times New Roman" w:cs="Times New Roman"/>
          <w:noProof/>
          <w:sz w:val="22"/>
        </w:rPr>
        <w:t xml:space="preserve">. </w:t>
      </w:r>
      <w:r w:rsidRPr="00524353">
        <w:rPr>
          <w:rFonts w:eastAsia="Times New Roman" w:cs="Times New Roman"/>
          <w:b/>
          <w:bCs/>
          <w:noProof/>
          <w:sz w:val="22"/>
        </w:rPr>
        <w:t>2006</w:t>
      </w:r>
      <w:r w:rsidRPr="00524353">
        <w:rPr>
          <w:rFonts w:eastAsia="Times New Roman" w:cs="Times New Roman"/>
          <w:noProof/>
          <w:sz w:val="22"/>
        </w:rPr>
        <w:t>. Evolutionary Response to Rapid Climate Change. Science (80-. ). 312: 1477–1478.</w:t>
      </w:r>
    </w:p>
    <w:p w14:paraId="49F5A28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Breed, G. A., S. Stichter, and E. E. Crone</w:t>
      </w:r>
      <w:r w:rsidRPr="00524353">
        <w:rPr>
          <w:rFonts w:eastAsia="Times New Roman" w:cs="Times New Roman"/>
          <w:noProof/>
          <w:sz w:val="22"/>
        </w:rPr>
        <w:t xml:space="preserve">. </w:t>
      </w:r>
      <w:r w:rsidRPr="00524353">
        <w:rPr>
          <w:rFonts w:eastAsia="Times New Roman" w:cs="Times New Roman"/>
          <w:b/>
          <w:bCs/>
          <w:noProof/>
          <w:sz w:val="22"/>
        </w:rPr>
        <w:t>2012</w:t>
      </w:r>
      <w:r w:rsidRPr="00524353">
        <w:rPr>
          <w:rFonts w:eastAsia="Times New Roman" w:cs="Times New Roman"/>
          <w:noProof/>
          <w:sz w:val="22"/>
        </w:rPr>
        <w:t>. Climate-driven changes in northeastern US butterfly communities. Nat. Clim. Chang. 3: 142–145.</w:t>
      </w:r>
    </w:p>
    <w:p w14:paraId="6F68D960"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Chown, S. L., and J. S. Terblanche</w:t>
      </w:r>
      <w:r w:rsidRPr="00524353">
        <w:rPr>
          <w:rFonts w:eastAsia="Times New Roman" w:cs="Times New Roman"/>
          <w:noProof/>
          <w:sz w:val="22"/>
        </w:rPr>
        <w:t xml:space="preserve">. </w:t>
      </w:r>
      <w:r w:rsidRPr="00524353">
        <w:rPr>
          <w:rFonts w:eastAsia="Times New Roman" w:cs="Times New Roman"/>
          <w:b/>
          <w:bCs/>
          <w:noProof/>
          <w:sz w:val="22"/>
        </w:rPr>
        <w:t>2006</w:t>
      </w:r>
      <w:r w:rsidRPr="00524353">
        <w:rPr>
          <w:rFonts w:eastAsia="Times New Roman" w:cs="Times New Roman"/>
          <w:noProof/>
          <w:sz w:val="22"/>
        </w:rPr>
        <w:t xml:space="preserve">. Physiological Diversity in Insects: Ecological and Evolutionary </w:t>
      </w:r>
      <w:r w:rsidRPr="00524353">
        <w:rPr>
          <w:rFonts w:eastAsia="Times New Roman" w:cs="Times New Roman"/>
          <w:noProof/>
          <w:sz w:val="22"/>
        </w:rPr>
        <w:lastRenderedPageBreak/>
        <w:t>Contexts. Adv. In Insect Phys. 33: 50–152.</w:t>
      </w:r>
    </w:p>
    <w:p w14:paraId="24682AE4"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Culliney, T. W.</w:t>
      </w:r>
      <w:r w:rsidRPr="00524353">
        <w:rPr>
          <w:rFonts w:eastAsia="Times New Roman" w:cs="Times New Roman"/>
          <w:noProof/>
          <w:sz w:val="22"/>
        </w:rPr>
        <w:t xml:space="preserve"> </w:t>
      </w:r>
      <w:r w:rsidRPr="00524353">
        <w:rPr>
          <w:rFonts w:eastAsia="Times New Roman" w:cs="Times New Roman"/>
          <w:b/>
          <w:bCs/>
          <w:noProof/>
          <w:sz w:val="22"/>
        </w:rPr>
        <w:t>2014</w:t>
      </w:r>
      <w:r w:rsidRPr="00524353">
        <w:rPr>
          <w:rFonts w:eastAsia="Times New Roman" w:cs="Times New Roman"/>
          <w:noProof/>
          <w:sz w:val="22"/>
        </w:rPr>
        <w:t xml:space="preserve">. Crop Losses to Arthropod Pests, pp. 201–226. </w:t>
      </w:r>
      <w:r w:rsidRPr="00524353">
        <w:rPr>
          <w:rFonts w:eastAsia="Times New Roman" w:cs="Times New Roman"/>
          <w:i/>
          <w:iCs/>
          <w:noProof/>
          <w:sz w:val="22"/>
        </w:rPr>
        <w:t>In</w:t>
      </w:r>
      <w:r w:rsidRPr="00524353">
        <w:rPr>
          <w:rFonts w:eastAsia="Times New Roman" w:cs="Times New Roman"/>
          <w:noProof/>
          <w:sz w:val="22"/>
        </w:rPr>
        <w:t xml:space="preserve"> Integr. Pest Manag. Vol 3.</w:t>
      </w:r>
    </w:p>
    <w:p w14:paraId="4B423FC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DeLucia, E. H., C. L. Casteel, P. D. Nabity, and B. F. O’Neill</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Insects take a bigger bite out of plants in a warmer, higher carbon dioxide world. Proc. Natl. Acad. Sci. 105: 1781–1782.</w:t>
      </w:r>
    </w:p>
    <w:p w14:paraId="47956BB1"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Denlinger, D. L.</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Why study diapause? Entomol. Res. 38: 1–9.</w:t>
      </w:r>
    </w:p>
    <w:p w14:paraId="4A513A3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Deutsch, C. A., J. J. Tewksbury, R. B. Huey, K. S. Sheldon, C. K. Ghalambor, D. C. Haak, and P. R. Martin</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Impacts of climate warming on terrestrial ectotherms across latitude. Proc. Natl. Acad. Sci. U. S. A. 105: 6668–6672.</w:t>
      </w:r>
    </w:p>
    <w:p w14:paraId="2932624A"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Fernandez-Cornejo, J., R. Nehring, C. Osteen, S. Wechsler, A. Martin, and A. Vialou</w:t>
      </w:r>
      <w:r w:rsidRPr="00524353">
        <w:rPr>
          <w:rFonts w:eastAsia="Times New Roman" w:cs="Times New Roman"/>
          <w:noProof/>
          <w:sz w:val="22"/>
        </w:rPr>
        <w:t xml:space="preserve">. </w:t>
      </w:r>
      <w:r w:rsidRPr="00524353">
        <w:rPr>
          <w:rFonts w:eastAsia="Times New Roman" w:cs="Times New Roman"/>
          <w:b/>
          <w:bCs/>
          <w:noProof/>
          <w:sz w:val="22"/>
        </w:rPr>
        <w:t>2014</w:t>
      </w:r>
      <w:r w:rsidRPr="00524353">
        <w:rPr>
          <w:rFonts w:eastAsia="Times New Roman" w:cs="Times New Roman"/>
          <w:noProof/>
          <w:sz w:val="22"/>
        </w:rPr>
        <w:t>. Pesticide Use in U.S. Agriculture: 21 Selected Crops, 1960-2008.</w:t>
      </w:r>
    </w:p>
    <w:p w14:paraId="0CF1675C"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Folch, J., M. Lees, and G. H. S. Stanley</w:t>
      </w:r>
      <w:r w:rsidRPr="00524353">
        <w:rPr>
          <w:rFonts w:eastAsia="Times New Roman" w:cs="Times New Roman"/>
          <w:noProof/>
          <w:sz w:val="22"/>
        </w:rPr>
        <w:t xml:space="preserve">. </w:t>
      </w:r>
      <w:r w:rsidRPr="00524353">
        <w:rPr>
          <w:rFonts w:eastAsia="Times New Roman" w:cs="Times New Roman"/>
          <w:b/>
          <w:bCs/>
          <w:noProof/>
          <w:sz w:val="22"/>
        </w:rPr>
        <w:t>1957</w:t>
      </w:r>
      <w:r w:rsidRPr="00524353">
        <w:rPr>
          <w:rFonts w:eastAsia="Times New Roman" w:cs="Times New Roman"/>
          <w:noProof/>
          <w:sz w:val="22"/>
        </w:rPr>
        <w:t>. A simple method for the isolation and purification of total lipids from animal tissues. J Biol Chem.</w:t>
      </w:r>
    </w:p>
    <w:p w14:paraId="2416E9EC"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Gelman, D. B., and D. K. Hayes</w:t>
      </w:r>
      <w:r w:rsidRPr="00524353">
        <w:rPr>
          <w:rFonts w:eastAsia="Times New Roman" w:cs="Times New Roman"/>
          <w:noProof/>
          <w:sz w:val="22"/>
        </w:rPr>
        <w:t xml:space="preserve">. </w:t>
      </w:r>
      <w:r w:rsidRPr="00524353">
        <w:rPr>
          <w:rFonts w:eastAsia="Times New Roman" w:cs="Times New Roman"/>
          <w:b/>
          <w:bCs/>
          <w:noProof/>
          <w:sz w:val="22"/>
        </w:rPr>
        <w:t>1982</w:t>
      </w:r>
      <w:r w:rsidRPr="00524353">
        <w:rPr>
          <w:rFonts w:eastAsia="Times New Roman" w:cs="Times New Roman"/>
          <w:noProof/>
          <w:sz w:val="22"/>
        </w:rPr>
        <w:t>. Methods and Markers for Synchronizing Maturation of Fifth-Stage Larvae and Pupae of the European Corn Borer , Ostrinia nubilalis. Ann. Entomol. Soc. 75: 485–493.</w:t>
      </w:r>
    </w:p>
    <w:p w14:paraId="1E18D0BD"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Gelman, D. B., and C. W. Woods</w:t>
      </w:r>
      <w:r w:rsidRPr="00524353">
        <w:rPr>
          <w:rFonts w:eastAsia="Times New Roman" w:cs="Times New Roman"/>
          <w:noProof/>
          <w:sz w:val="22"/>
        </w:rPr>
        <w:t xml:space="preserve">. </w:t>
      </w:r>
      <w:r w:rsidRPr="00524353">
        <w:rPr>
          <w:rFonts w:eastAsia="Times New Roman" w:cs="Times New Roman"/>
          <w:b/>
          <w:bCs/>
          <w:noProof/>
          <w:sz w:val="22"/>
        </w:rPr>
        <w:t>1983</w:t>
      </w:r>
      <w:r w:rsidRPr="00524353">
        <w:rPr>
          <w:rFonts w:eastAsia="Times New Roman" w:cs="Times New Roman"/>
          <w:noProof/>
          <w:sz w:val="22"/>
        </w:rPr>
        <w:t>. HAEMOLYMPH ECDYSTEROID TITERS OF DIAPAUSE-AND NONDIAPAUSE-BOUND FIFTH INSTARS AND PUPAE OF THE EUROPEAN CORN BORER, OSTRINIA NUZ3KALIS (HijBNER). Biochrm. Phystol. %A: 367–375.</w:t>
      </w:r>
    </w:p>
    <w:p w14:paraId="390C998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Goehring, L., and K. S. Oberhauser</w:t>
      </w:r>
      <w:r w:rsidRPr="00524353">
        <w:rPr>
          <w:rFonts w:eastAsia="Times New Roman" w:cs="Times New Roman"/>
          <w:noProof/>
          <w:sz w:val="22"/>
        </w:rPr>
        <w:t xml:space="preserve">. </w:t>
      </w:r>
      <w:r w:rsidRPr="00524353">
        <w:rPr>
          <w:rFonts w:eastAsia="Times New Roman" w:cs="Times New Roman"/>
          <w:b/>
          <w:bCs/>
          <w:noProof/>
          <w:sz w:val="22"/>
        </w:rPr>
        <w:t>2002</w:t>
      </w:r>
      <w:r w:rsidRPr="00524353">
        <w:rPr>
          <w:rFonts w:eastAsia="Times New Roman" w:cs="Times New Roman"/>
          <w:noProof/>
          <w:sz w:val="22"/>
        </w:rPr>
        <w:t xml:space="preserve">. Effects of photoperiod, temperature, and host plant age on induction of reproductive diapause and development time in </w:t>
      </w:r>
      <w:r w:rsidRPr="00524353">
        <w:rPr>
          <w:rFonts w:eastAsia="Times New Roman" w:cs="Times New Roman"/>
          <w:i/>
          <w:iCs/>
          <w:noProof/>
          <w:sz w:val="22"/>
        </w:rPr>
        <w:t>Danaus plexippus</w:t>
      </w:r>
      <w:r w:rsidRPr="00524353">
        <w:rPr>
          <w:rFonts w:eastAsia="Times New Roman" w:cs="Times New Roman"/>
          <w:noProof/>
          <w:sz w:val="22"/>
        </w:rPr>
        <w:t>. Ecol. Entomol. 27: 674–685.</w:t>
      </w:r>
    </w:p>
    <w:p w14:paraId="3369E891"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ahn, D. A., and D. L. Denlinger</w:t>
      </w:r>
      <w:r w:rsidRPr="00524353">
        <w:rPr>
          <w:rFonts w:eastAsia="Times New Roman" w:cs="Times New Roman"/>
          <w:noProof/>
          <w:sz w:val="22"/>
        </w:rPr>
        <w:t xml:space="preserve">. </w:t>
      </w:r>
      <w:r w:rsidRPr="00524353">
        <w:rPr>
          <w:rFonts w:eastAsia="Times New Roman" w:cs="Times New Roman"/>
          <w:b/>
          <w:bCs/>
          <w:noProof/>
          <w:sz w:val="22"/>
        </w:rPr>
        <w:t>2007</w:t>
      </w:r>
      <w:r w:rsidRPr="00524353">
        <w:rPr>
          <w:rFonts w:eastAsia="Times New Roman" w:cs="Times New Roman"/>
          <w:noProof/>
          <w:sz w:val="22"/>
        </w:rPr>
        <w:t>. Meeting the energetic demands of insect diapause: Nutrient storage and utilization. J. Insect Physiol. 53: 760–773.</w:t>
      </w:r>
    </w:p>
    <w:p w14:paraId="010BE270"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ahn, D. A., and D. L. Denlinger</w:t>
      </w:r>
      <w:r w:rsidRPr="00524353">
        <w:rPr>
          <w:rFonts w:eastAsia="Times New Roman" w:cs="Times New Roman"/>
          <w:noProof/>
          <w:sz w:val="22"/>
        </w:rPr>
        <w:t xml:space="preserve">. </w:t>
      </w:r>
      <w:r w:rsidRPr="00524353">
        <w:rPr>
          <w:rFonts w:eastAsia="Times New Roman" w:cs="Times New Roman"/>
          <w:b/>
          <w:bCs/>
          <w:noProof/>
          <w:sz w:val="22"/>
        </w:rPr>
        <w:t>2011</w:t>
      </w:r>
      <w:r w:rsidRPr="00524353">
        <w:rPr>
          <w:rFonts w:eastAsia="Times New Roman" w:cs="Times New Roman"/>
          <w:noProof/>
          <w:sz w:val="22"/>
        </w:rPr>
        <w:t>. Energetics of Insect Diapause. Annu. Rev. Entomol. 56: 103–121.</w:t>
      </w:r>
    </w:p>
    <w:p w14:paraId="3FFA9B69"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uey, R. B., and R. D. Stevenson</w:t>
      </w:r>
      <w:r w:rsidRPr="00524353">
        <w:rPr>
          <w:rFonts w:eastAsia="Times New Roman" w:cs="Times New Roman"/>
          <w:noProof/>
          <w:sz w:val="22"/>
        </w:rPr>
        <w:t xml:space="preserve">. </w:t>
      </w:r>
      <w:r w:rsidRPr="00524353">
        <w:rPr>
          <w:rFonts w:eastAsia="Times New Roman" w:cs="Times New Roman"/>
          <w:b/>
          <w:bCs/>
          <w:noProof/>
          <w:sz w:val="22"/>
        </w:rPr>
        <w:t>1979</w:t>
      </w:r>
      <w:r w:rsidRPr="00524353">
        <w:rPr>
          <w:rFonts w:eastAsia="Times New Roman" w:cs="Times New Roman"/>
          <w:noProof/>
          <w:sz w:val="22"/>
        </w:rPr>
        <w:t>. Intergrating thermal physiology and ecology of ecotherms: a discussion of approaches. Am. Zool. 19: 357–366.</w:t>
      </w:r>
    </w:p>
    <w:p w14:paraId="0C28D1E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ughes, L.</w:t>
      </w:r>
      <w:r w:rsidRPr="00524353">
        <w:rPr>
          <w:rFonts w:eastAsia="Times New Roman" w:cs="Times New Roman"/>
          <w:noProof/>
          <w:sz w:val="22"/>
        </w:rPr>
        <w:t xml:space="preserve"> </w:t>
      </w:r>
      <w:r w:rsidRPr="00524353">
        <w:rPr>
          <w:rFonts w:eastAsia="Times New Roman" w:cs="Times New Roman"/>
          <w:b/>
          <w:bCs/>
          <w:noProof/>
          <w:sz w:val="22"/>
        </w:rPr>
        <w:t>2000</w:t>
      </w:r>
      <w:r w:rsidRPr="00524353">
        <w:rPr>
          <w:rFonts w:eastAsia="Times New Roman" w:cs="Times New Roman"/>
          <w:noProof/>
          <w:sz w:val="22"/>
        </w:rPr>
        <w:t>. Biological consequences of global warming: is the signal already apparent? Trends Ecol. Evol. 15: 56–61.</w:t>
      </w:r>
    </w:p>
    <w:p w14:paraId="150875AA"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Hut, R. A., S. Paolucci, R. Dor, C. P. Kyriacou, and S. Daan</w:t>
      </w:r>
      <w:r w:rsidRPr="00524353">
        <w:rPr>
          <w:rFonts w:eastAsia="Times New Roman" w:cs="Times New Roman"/>
          <w:noProof/>
          <w:sz w:val="22"/>
        </w:rPr>
        <w:t xml:space="preserve">. </w:t>
      </w:r>
      <w:r w:rsidRPr="00524353">
        <w:rPr>
          <w:rFonts w:eastAsia="Times New Roman" w:cs="Times New Roman"/>
          <w:b/>
          <w:bCs/>
          <w:noProof/>
          <w:sz w:val="22"/>
        </w:rPr>
        <w:t>2013</w:t>
      </w:r>
      <w:r w:rsidRPr="00524353">
        <w:rPr>
          <w:rFonts w:eastAsia="Times New Roman" w:cs="Times New Roman"/>
          <w:noProof/>
          <w:sz w:val="22"/>
        </w:rPr>
        <w:t>. Latitudinal clines: an evolutionary view on biological rhythms. Proc. Biol. Sci. 280: 20130433.</w:t>
      </w:r>
    </w:p>
    <w:p w14:paraId="0096B4D5"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Koštál, V.</w:t>
      </w:r>
      <w:r w:rsidRPr="00524353">
        <w:rPr>
          <w:rFonts w:eastAsia="Times New Roman" w:cs="Times New Roman"/>
          <w:noProof/>
          <w:sz w:val="22"/>
        </w:rPr>
        <w:t xml:space="preserve"> </w:t>
      </w:r>
      <w:r w:rsidRPr="00524353">
        <w:rPr>
          <w:rFonts w:eastAsia="Times New Roman" w:cs="Times New Roman"/>
          <w:b/>
          <w:bCs/>
          <w:noProof/>
          <w:sz w:val="22"/>
        </w:rPr>
        <w:t>2006</w:t>
      </w:r>
      <w:r w:rsidRPr="00524353">
        <w:rPr>
          <w:rFonts w:eastAsia="Times New Roman" w:cs="Times New Roman"/>
          <w:noProof/>
          <w:sz w:val="22"/>
        </w:rPr>
        <w:t>. Eco-physiological phases of insect diapause. J. Insect Physiol. 52: 113–127.</w:t>
      </w:r>
    </w:p>
    <w:p w14:paraId="30A3FA17"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Lee, C. E. E.</w:t>
      </w:r>
      <w:r w:rsidRPr="00524353">
        <w:rPr>
          <w:rFonts w:eastAsia="Times New Roman" w:cs="Times New Roman"/>
          <w:noProof/>
          <w:sz w:val="22"/>
        </w:rPr>
        <w:t xml:space="preserve"> </w:t>
      </w:r>
      <w:r w:rsidRPr="00524353">
        <w:rPr>
          <w:rFonts w:eastAsia="Times New Roman" w:cs="Times New Roman"/>
          <w:b/>
          <w:bCs/>
          <w:noProof/>
          <w:sz w:val="22"/>
        </w:rPr>
        <w:t>2002</w:t>
      </w:r>
      <w:r w:rsidRPr="00524353">
        <w:rPr>
          <w:rFonts w:eastAsia="Times New Roman" w:cs="Times New Roman"/>
          <w:noProof/>
          <w:sz w:val="22"/>
        </w:rPr>
        <w:t>. Evolutionary genetics of invasive species. Trends Ecol. Evol. 17: 386–391.</w:t>
      </w:r>
    </w:p>
    <w:p w14:paraId="1DBE0C5D"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Melorose, J., R. Perroy, and S. Careas</w:t>
      </w:r>
      <w:r w:rsidRPr="00524353">
        <w:rPr>
          <w:rFonts w:eastAsia="Times New Roman" w:cs="Times New Roman"/>
          <w:noProof/>
          <w:sz w:val="22"/>
        </w:rPr>
        <w:t xml:space="preserve">. </w:t>
      </w:r>
      <w:r w:rsidRPr="00524353">
        <w:rPr>
          <w:rFonts w:eastAsia="Times New Roman" w:cs="Times New Roman"/>
          <w:b/>
          <w:bCs/>
          <w:noProof/>
          <w:sz w:val="22"/>
        </w:rPr>
        <w:t>2015</w:t>
      </w:r>
      <w:r w:rsidRPr="00524353">
        <w:rPr>
          <w:rFonts w:eastAsia="Times New Roman" w:cs="Times New Roman"/>
          <w:noProof/>
          <w:sz w:val="22"/>
        </w:rPr>
        <w:t>. World Population Prospects: The 2015 Revision, Key Findings and Advance Tables. Working Paper No. ESA/P/WP.241., United Nations, Dep. Econ. Soc. Aff. Popul. Div.</w:t>
      </w:r>
    </w:p>
    <w:p w14:paraId="1EED201F"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NOAA National Centers for Environmental Information</w:t>
      </w:r>
      <w:r w:rsidRPr="00524353">
        <w:rPr>
          <w:rFonts w:eastAsia="Times New Roman" w:cs="Times New Roman"/>
          <w:noProof/>
          <w:sz w:val="22"/>
        </w:rPr>
        <w:t xml:space="preserve">. </w:t>
      </w:r>
      <w:r w:rsidRPr="00524353">
        <w:rPr>
          <w:rFonts w:eastAsia="Times New Roman" w:cs="Times New Roman"/>
          <w:b/>
          <w:bCs/>
          <w:noProof/>
          <w:sz w:val="22"/>
        </w:rPr>
        <w:t>2017</w:t>
      </w:r>
      <w:r w:rsidRPr="00524353">
        <w:rPr>
          <w:rFonts w:eastAsia="Times New Roman" w:cs="Times New Roman"/>
          <w:noProof/>
          <w:sz w:val="22"/>
        </w:rPr>
        <w:t>. State of the Climate: Global Climate Report for Annual 2016. (https://www.ncdc.noaa.gov/sotc/national/201613).</w:t>
      </w:r>
    </w:p>
    <w:p w14:paraId="09F5F64E"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armesan, C., N. Ryrholm, C. Stefanescu, J. K. Hill, C. D. Thomas, H. Descimon, B. Huntley, L. Kaila, J. Kullberg, T. Tammaru, W. J. Tennent, J. a Thomas, and M. Warren</w:t>
      </w:r>
      <w:r w:rsidRPr="00524353">
        <w:rPr>
          <w:rFonts w:eastAsia="Times New Roman" w:cs="Times New Roman"/>
          <w:noProof/>
          <w:sz w:val="22"/>
        </w:rPr>
        <w:t xml:space="preserve">. </w:t>
      </w:r>
      <w:r w:rsidRPr="00524353">
        <w:rPr>
          <w:rFonts w:eastAsia="Times New Roman" w:cs="Times New Roman"/>
          <w:b/>
          <w:bCs/>
          <w:noProof/>
          <w:sz w:val="22"/>
        </w:rPr>
        <w:t>1999</w:t>
      </w:r>
      <w:r w:rsidRPr="00524353">
        <w:rPr>
          <w:rFonts w:eastAsia="Times New Roman" w:cs="Times New Roman"/>
          <w:noProof/>
          <w:sz w:val="22"/>
        </w:rPr>
        <w:t>. Poleward shifts in geographical ranges of butterfly species associated with regional warming. Nature. 399: 579–583.</w:t>
      </w:r>
    </w:p>
    <w:p w14:paraId="3BF6D089"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lastRenderedPageBreak/>
        <w:t>Phillips, B. L., G. P. Brown, J. M. J. Travis, and R. Shine</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Reid’s Paradox Revisited: The Evolution of Dispersal Kernels during Range Expansion. Am. Nat. 172: S34–S48.</w:t>
      </w:r>
    </w:p>
    <w:p w14:paraId="06AAF0D3"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imentel, D.</w:t>
      </w:r>
      <w:r w:rsidRPr="00524353">
        <w:rPr>
          <w:rFonts w:eastAsia="Times New Roman" w:cs="Times New Roman"/>
          <w:noProof/>
          <w:sz w:val="22"/>
        </w:rPr>
        <w:t xml:space="preserve"> </w:t>
      </w:r>
      <w:r w:rsidRPr="00524353">
        <w:rPr>
          <w:rFonts w:eastAsia="Times New Roman" w:cs="Times New Roman"/>
          <w:b/>
          <w:bCs/>
          <w:noProof/>
          <w:sz w:val="22"/>
        </w:rPr>
        <w:t>2005</w:t>
      </w:r>
      <w:r w:rsidRPr="00524353">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66E590BD"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imentel, D., and M. Burgess</w:t>
      </w:r>
      <w:r w:rsidRPr="00524353">
        <w:rPr>
          <w:rFonts w:eastAsia="Times New Roman" w:cs="Times New Roman"/>
          <w:noProof/>
          <w:sz w:val="22"/>
        </w:rPr>
        <w:t xml:space="preserve">. </w:t>
      </w:r>
      <w:r w:rsidRPr="00524353">
        <w:rPr>
          <w:rFonts w:eastAsia="Times New Roman" w:cs="Times New Roman"/>
          <w:b/>
          <w:bCs/>
          <w:noProof/>
          <w:sz w:val="22"/>
        </w:rPr>
        <w:t>2005</w:t>
      </w:r>
      <w:r w:rsidRPr="00524353">
        <w:rPr>
          <w:rFonts w:eastAsia="Times New Roman" w:cs="Times New Roman"/>
          <w:noProof/>
          <w:sz w:val="22"/>
        </w:rPr>
        <w:t>. Environmental and economic costs of the application of pesticides primarily in the United States. Integr. Pest Manag. 3: 47–71.</w:t>
      </w:r>
    </w:p>
    <w:p w14:paraId="0FEE8472"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Price, T. D., and D. Sol</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Introduction: Genetics of Colonizing Species. Am. Nat. 172: S1–S3.</w:t>
      </w:r>
    </w:p>
    <w:p w14:paraId="4C5BBE76"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Scriber, J. M.</w:t>
      </w:r>
      <w:r w:rsidRPr="00524353">
        <w:rPr>
          <w:rFonts w:eastAsia="Times New Roman" w:cs="Times New Roman"/>
          <w:noProof/>
          <w:sz w:val="22"/>
        </w:rPr>
        <w:t xml:space="preserve"> </w:t>
      </w:r>
      <w:r w:rsidRPr="00524353">
        <w:rPr>
          <w:rFonts w:eastAsia="Times New Roman" w:cs="Times New Roman"/>
          <w:b/>
          <w:bCs/>
          <w:noProof/>
          <w:sz w:val="22"/>
        </w:rPr>
        <w:t>2014</w:t>
      </w:r>
      <w:r w:rsidRPr="00524353">
        <w:rPr>
          <w:rFonts w:eastAsia="Times New Roman" w:cs="Times New Roman"/>
          <w:noProof/>
          <w:sz w:val="22"/>
        </w:rPr>
        <w:t>. Climate-driven reshuffling of species and genes: Potential conservation roles for species translocations and recombinant hybrid genotypes, Insects.</w:t>
      </w:r>
    </w:p>
    <w:p w14:paraId="76A6A5C8"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Sinclair, B. J.</w:t>
      </w:r>
      <w:r w:rsidRPr="00524353">
        <w:rPr>
          <w:rFonts w:eastAsia="Times New Roman" w:cs="Times New Roman"/>
          <w:noProof/>
          <w:sz w:val="22"/>
        </w:rPr>
        <w:t xml:space="preserve"> </w:t>
      </w:r>
      <w:r w:rsidRPr="00524353">
        <w:rPr>
          <w:rFonts w:eastAsia="Times New Roman" w:cs="Times New Roman"/>
          <w:b/>
          <w:bCs/>
          <w:noProof/>
          <w:sz w:val="22"/>
        </w:rPr>
        <w:t>2015</w:t>
      </w:r>
      <w:r w:rsidRPr="00524353">
        <w:rPr>
          <w:rFonts w:eastAsia="Times New Roman" w:cs="Times New Roman"/>
          <w:noProof/>
          <w:sz w:val="22"/>
        </w:rPr>
        <w:t>. Linking energetics and overwintering in temperate insects. J. Therm. Biol. 54: 5–11.</w:t>
      </w:r>
    </w:p>
    <w:p w14:paraId="7232DF97" w14:textId="77777777" w:rsidR="00524353" w:rsidRPr="00524353" w:rsidRDefault="00524353" w:rsidP="00524353">
      <w:pPr>
        <w:autoSpaceDE w:val="0"/>
        <w:autoSpaceDN w:val="0"/>
        <w:adjustRightInd w:val="0"/>
        <w:spacing w:before="100" w:after="100"/>
        <w:ind w:left="480" w:hanging="480"/>
        <w:rPr>
          <w:rFonts w:eastAsia="Times New Roman" w:cs="Times New Roman"/>
          <w:noProof/>
          <w:sz w:val="22"/>
        </w:rPr>
      </w:pPr>
      <w:r w:rsidRPr="00524353">
        <w:rPr>
          <w:rFonts w:eastAsia="Times New Roman" w:cs="Times New Roman"/>
          <w:b/>
          <w:bCs/>
          <w:noProof/>
          <w:sz w:val="22"/>
        </w:rPr>
        <w:t>Stocker, and V. B. and P. M. M. (eds. . T.F., D. Qin, G.-K. Plattner, M. Tignor, S.K. Allen, J. Boschung, A. Nauels, Y. Xia</w:t>
      </w:r>
      <w:r w:rsidRPr="00524353">
        <w:rPr>
          <w:rFonts w:eastAsia="Times New Roman" w:cs="Times New Roman"/>
          <w:noProof/>
          <w:sz w:val="22"/>
        </w:rPr>
        <w:t xml:space="preserve">. </w:t>
      </w:r>
      <w:r w:rsidRPr="00524353">
        <w:rPr>
          <w:rFonts w:eastAsia="Times New Roman" w:cs="Times New Roman"/>
          <w:b/>
          <w:bCs/>
          <w:noProof/>
          <w:sz w:val="22"/>
        </w:rPr>
        <w:t>2015</w:t>
      </w:r>
      <w:r w:rsidRPr="00524353">
        <w:rPr>
          <w:rFonts w:eastAsia="Times New Roman" w:cs="Times New Roman"/>
          <w:noProof/>
          <w:sz w:val="22"/>
        </w:rPr>
        <w:t>. Summary for Policymakers. Clim. Chang. 2013 - Phys. Sci. Basis. 1542: 1–30.</w:t>
      </w:r>
    </w:p>
    <w:p w14:paraId="24B8A077" w14:textId="77777777" w:rsidR="00524353" w:rsidRPr="00524353" w:rsidRDefault="00524353" w:rsidP="00524353">
      <w:pPr>
        <w:autoSpaceDE w:val="0"/>
        <w:autoSpaceDN w:val="0"/>
        <w:adjustRightInd w:val="0"/>
        <w:spacing w:before="100" w:after="100"/>
        <w:ind w:left="480" w:hanging="480"/>
        <w:rPr>
          <w:noProof/>
          <w:sz w:val="22"/>
        </w:rPr>
      </w:pPr>
      <w:r w:rsidRPr="00524353">
        <w:rPr>
          <w:rFonts w:eastAsia="Times New Roman" w:cs="Times New Roman"/>
          <w:b/>
          <w:bCs/>
          <w:noProof/>
          <w:sz w:val="22"/>
        </w:rPr>
        <w:t>Williams, S. E., C. Moritz, L. P. Shoo, J. L. Isaac, A. a Hoffmann, and G. Langham</w:t>
      </w:r>
      <w:r w:rsidRPr="00524353">
        <w:rPr>
          <w:rFonts w:eastAsia="Times New Roman" w:cs="Times New Roman"/>
          <w:noProof/>
          <w:sz w:val="22"/>
        </w:rPr>
        <w:t xml:space="preserve">. </w:t>
      </w:r>
      <w:r w:rsidRPr="00524353">
        <w:rPr>
          <w:rFonts w:eastAsia="Times New Roman" w:cs="Times New Roman"/>
          <w:b/>
          <w:bCs/>
          <w:noProof/>
          <w:sz w:val="22"/>
        </w:rPr>
        <w:t>2008</w:t>
      </w:r>
      <w:r w:rsidRPr="00524353">
        <w:rPr>
          <w:rFonts w:eastAsia="Times New Roman" w:cs="Times New Roman"/>
          <w:noProof/>
          <w:sz w:val="22"/>
        </w:rPr>
        <w:t>. Towards an Integrated Framework for Assessing the Vulnerability of Species to Climate Change. PLoS Biol. 6: e325.</w:t>
      </w:r>
    </w:p>
    <w:p w14:paraId="3746C36B" w14:textId="07EAD5ED" w:rsidR="00C83A27" w:rsidRPr="00C83A27" w:rsidRDefault="00C83A27" w:rsidP="00524353">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7-27T10:24:00Z" w:initials="DH">
    <w:p w14:paraId="670183D8" w14:textId="77777777" w:rsidR="00F6677F" w:rsidRDefault="00F6677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2" w:author="Dan Hahn" w:date="2017-07-27T07:31:00Z" w:initials="DH">
    <w:p w14:paraId="402BF3CC" w14:textId="77777777" w:rsidR="00F6677F" w:rsidRDefault="00F6677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3" w:author="Dan Hahn" w:date="2017-07-27T07:33:00Z" w:initials="DH">
    <w:p w14:paraId="7134BC63" w14:textId="77777777" w:rsidR="00F6677F" w:rsidRDefault="00F6677F" w:rsidP="003F083F">
      <w:pPr>
        <w:pStyle w:val="CommentText"/>
      </w:pPr>
      <w:r>
        <w:rPr>
          <w:rStyle w:val="CommentReference"/>
        </w:rPr>
        <w:annotationRef/>
      </w:r>
      <w:r>
        <w:t xml:space="preserve">Reword this to have clearer logic. </w:t>
      </w:r>
    </w:p>
  </w:comment>
  <w:comment w:id="4" w:author="Dan" w:date="2017-07-27T10:08:00Z" w:initials="D">
    <w:p w14:paraId="294792E4" w14:textId="77777777" w:rsidR="00F6677F" w:rsidRDefault="00F6677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5" w:author="Dan Hahn" w:date="2017-07-27T07:43:00Z" w:initials="DH">
    <w:p w14:paraId="39DB0BE5" w14:textId="77777777" w:rsidR="00F6677F" w:rsidRDefault="00F6677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6" w:author="Dan Hahn" w:date="2017-07-27T10:26:00Z" w:initials="DH">
    <w:p w14:paraId="23642C94" w14:textId="77777777" w:rsidR="00F6677F" w:rsidRDefault="00F6677F" w:rsidP="003F083F">
      <w:pPr>
        <w:pStyle w:val="CommentText"/>
      </w:pPr>
      <w:r>
        <w:rPr>
          <w:rStyle w:val="CommentReference"/>
        </w:rPr>
        <w:annotationRef/>
      </w:r>
      <w:r>
        <w:t>WHAT? This makes no sense to me at all.</w:t>
      </w:r>
    </w:p>
  </w:comment>
  <w:comment w:id="7" w:author="Dan Hahn" w:date="2017-07-27T07:44:00Z" w:initials="DH">
    <w:p w14:paraId="550F022E" w14:textId="77777777" w:rsidR="00F6677F" w:rsidRDefault="00F6677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8" w:author="Dan Hahn" w:date="2017-07-27T07:45:00Z" w:initials="DH">
    <w:p w14:paraId="3BD38570" w14:textId="77777777" w:rsidR="00F6677F" w:rsidRDefault="00F6677F" w:rsidP="003F083F">
      <w:pPr>
        <w:pStyle w:val="CommentText"/>
      </w:pPr>
      <w:r>
        <w:rPr>
          <w:rStyle w:val="CommentReference"/>
        </w:rPr>
        <w:annotationRef/>
      </w:r>
      <w:r>
        <w:t xml:space="preserve">Again, I think you have misunderstood this concept with pitcher plant mosquitoes. </w:t>
      </w:r>
    </w:p>
  </w:comment>
  <w:comment w:id="9" w:author="Dan Hahn" w:date="2017-07-27T10:29:00Z" w:initials="DH">
    <w:p w14:paraId="3CB2F4A7" w14:textId="77777777" w:rsidR="00F6677F" w:rsidRDefault="00F6677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0" w:author="Dan Hahn" w:date="2017-07-27T07:46:00Z" w:initials="DH">
    <w:p w14:paraId="386071C7" w14:textId="77777777" w:rsidR="00F6677F" w:rsidRDefault="00F6677F" w:rsidP="003F083F">
      <w:pPr>
        <w:pStyle w:val="CommentText"/>
      </w:pPr>
      <w:r>
        <w:rPr>
          <w:rStyle w:val="CommentReference"/>
        </w:rPr>
        <w:annotationRef/>
      </w:r>
      <w:r>
        <w:t>Provide a citation for this.</w:t>
      </w:r>
    </w:p>
  </w:comment>
  <w:comment w:id="11" w:author="Dan Hahn" w:date="2017-07-27T10:30:00Z" w:initials="DH">
    <w:p w14:paraId="66F9A13A" w14:textId="77777777" w:rsidR="00F6677F" w:rsidRDefault="00F6677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2" w:author="Dan Hahn" w:date="2017-07-27T10:43:00Z" w:initials="DH">
    <w:p w14:paraId="11AB2848" w14:textId="77777777" w:rsidR="00F6677F" w:rsidRDefault="00F6677F" w:rsidP="003F083F">
      <w:pPr>
        <w:pStyle w:val="CommentText"/>
      </w:pPr>
      <w:r>
        <w:rPr>
          <w:rStyle w:val="CommentReference"/>
        </w:rPr>
        <w:annotationRef/>
      </w:r>
      <w:r>
        <w:t xml:space="preserve">I do not understand what you are trying to say here. </w:t>
      </w:r>
    </w:p>
  </w:comment>
  <w:comment w:id="13" w:author="Dan Hahn" w:date="2017-07-27T10:45:00Z" w:initials="DH">
    <w:p w14:paraId="6E350F72" w14:textId="77777777" w:rsidR="00F6677F" w:rsidRDefault="00F6677F" w:rsidP="003F083F">
      <w:pPr>
        <w:pStyle w:val="CommentText"/>
      </w:pPr>
      <w:r>
        <w:rPr>
          <w:rStyle w:val="CommentReference"/>
        </w:rPr>
        <w:annotationRef/>
      </w:r>
      <w:r>
        <w:t xml:space="preserve">I am completely confused by this statement. </w:t>
      </w:r>
    </w:p>
  </w:comment>
  <w:comment w:id="14" w:author="Dan Hahn" w:date="2017-07-27T10:51:00Z" w:initials="DH">
    <w:p w14:paraId="5632D232" w14:textId="77777777" w:rsidR="00F6677F" w:rsidRDefault="00F6677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5" w:author="Dan Hahn" w:date="2017-07-27T10:51:00Z" w:initials="DH">
    <w:p w14:paraId="76B6B52F" w14:textId="77777777" w:rsidR="00F6677F" w:rsidRDefault="00F6677F" w:rsidP="003F083F">
      <w:pPr>
        <w:pStyle w:val="CommentText"/>
      </w:pPr>
      <w:r>
        <w:rPr>
          <w:rStyle w:val="CommentReference"/>
        </w:rPr>
        <w:annotationRef/>
      </w:r>
      <w:r>
        <w:t xml:space="preserve">WHAT? </w:t>
      </w:r>
    </w:p>
  </w:comment>
  <w:comment w:id="16" w:author="Dan Hahn" w:date="2017-07-27T10:52:00Z" w:initials="DH">
    <w:p w14:paraId="5A51B0ED" w14:textId="77777777" w:rsidR="00F6677F" w:rsidRDefault="00F6677F" w:rsidP="003F083F">
      <w:pPr>
        <w:pStyle w:val="CommentText"/>
      </w:pPr>
      <w:r>
        <w:rPr>
          <w:rStyle w:val="CommentReference"/>
        </w:rPr>
        <w:annotationRef/>
      </w:r>
      <w:r>
        <w:t xml:space="preserve">The information in this sentence is all correct, but it is poorly written. </w:t>
      </w:r>
    </w:p>
  </w:comment>
  <w:comment w:id="17" w:author="Dan Hahn" w:date="2017-07-27T11:09:00Z" w:initials="DH">
    <w:p w14:paraId="0AFD60D2" w14:textId="77777777" w:rsidR="00F6677F" w:rsidRDefault="00F6677F" w:rsidP="003F083F">
      <w:pPr>
        <w:pStyle w:val="CommentText"/>
      </w:pPr>
      <w:r>
        <w:rPr>
          <w:rStyle w:val="CommentReference"/>
        </w:rPr>
        <w:annotationRef/>
      </w:r>
      <w:r>
        <w:t xml:space="preserve">This is very poorly worded. What do you mean here? </w:t>
      </w:r>
    </w:p>
  </w:comment>
  <w:comment w:id="18" w:author="Dan Hahn" w:date="2017-07-27T11:10:00Z" w:initials="DH">
    <w:p w14:paraId="35782145" w14:textId="77777777" w:rsidR="00F6677F" w:rsidRDefault="00F6677F" w:rsidP="003F083F">
      <w:pPr>
        <w:pStyle w:val="CommentText"/>
      </w:pPr>
      <w:r>
        <w:rPr>
          <w:rStyle w:val="CommentReference"/>
        </w:rPr>
        <w:annotationRef/>
      </w:r>
      <w:r>
        <w:t xml:space="preserve">What do you mean by genetic programming? Do you really mean to say developmental programming? </w:t>
      </w:r>
    </w:p>
  </w:comment>
  <w:comment w:id="19" w:author="Dan Hahn" w:date="2017-07-27T11:11:00Z" w:initials="DH">
    <w:p w14:paraId="5CA12AC2" w14:textId="77777777" w:rsidR="00F6677F" w:rsidRDefault="00F6677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0" w:author="Dan Hahn" w:date="2017-07-27T11:12:00Z" w:initials="DH">
    <w:p w14:paraId="2DF23463" w14:textId="77777777" w:rsidR="00F6677F" w:rsidRDefault="00F6677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1" w:author="Dan Hahn" w:date="2017-07-27T11:14:00Z" w:initials="DH">
    <w:p w14:paraId="3FD0809F" w14:textId="77777777" w:rsidR="00F6677F" w:rsidRDefault="00F6677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2" w:author="Dan Hahn" w:date="2017-07-27T11:17:00Z" w:initials="DH">
    <w:p w14:paraId="3CE3389E" w14:textId="77777777" w:rsidR="00F6677F" w:rsidRDefault="00F6677F" w:rsidP="003F083F">
      <w:pPr>
        <w:pStyle w:val="CommentText"/>
      </w:pPr>
      <w:r>
        <w:rPr>
          <w:rStyle w:val="CommentReference"/>
        </w:rPr>
        <w:annotationRef/>
      </w:r>
      <w:r>
        <w:t xml:space="preserve">Have you spelled out the genus name somewhere earlier in the proposal? </w:t>
      </w:r>
    </w:p>
  </w:comment>
  <w:comment w:id="23" w:author="Dan Hahn" w:date="2017-07-27T11:18:00Z" w:initials="DH">
    <w:p w14:paraId="73FFCB9A" w14:textId="77777777" w:rsidR="00F6677F" w:rsidRDefault="00F6677F" w:rsidP="003F083F">
      <w:pPr>
        <w:pStyle w:val="CommentText"/>
      </w:pPr>
      <w:r>
        <w:rPr>
          <w:rStyle w:val="CommentReference"/>
        </w:rPr>
        <w:annotationRef/>
      </w:r>
      <w:r>
        <w:t xml:space="preserve">This section is poorly written. </w:t>
      </w:r>
    </w:p>
  </w:comment>
  <w:comment w:id="24" w:author="Dan Hahn" w:date="2017-06-16T13:26:00Z" w:initials="DH">
    <w:p w14:paraId="3732DAB7" w14:textId="77777777" w:rsidR="00F6677F" w:rsidRDefault="00F6677F" w:rsidP="003F083F">
      <w:pPr>
        <w:pStyle w:val="CommentText"/>
      </w:pPr>
      <w:r>
        <w:rPr>
          <w:rStyle w:val="CommentReference"/>
        </w:rPr>
        <w:annotationRef/>
      </w:r>
      <w:r>
        <w:t>Say it more simply!</w:t>
      </w:r>
    </w:p>
  </w:comment>
  <w:comment w:id="25" w:author="Dan Hahn" w:date="2017-06-16T13:27:00Z" w:initials="DH">
    <w:p w14:paraId="34FD7D6A" w14:textId="77777777" w:rsidR="00F6677F" w:rsidRDefault="00F6677F" w:rsidP="003F083F">
      <w:pPr>
        <w:pStyle w:val="CommentText"/>
      </w:pPr>
      <w:r>
        <w:rPr>
          <w:rStyle w:val="CommentReference"/>
        </w:rPr>
        <w:annotationRef/>
      </w:r>
      <w:r>
        <w:t>Simpler!</w:t>
      </w:r>
    </w:p>
  </w:comment>
  <w:comment w:id="26" w:author="Dan Hahn" w:date="2017-07-27T11:23:00Z" w:initials="DH">
    <w:p w14:paraId="7BC12AAA" w14:textId="77777777" w:rsidR="00F6677F" w:rsidRDefault="00F6677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27" w:author="Dan Hahn" w:date="2017-07-27T11:24:00Z" w:initials="DH">
    <w:p w14:paraId="3C8EAFD3" w14:textId="77777777" w:rsidR="00F6677F" w:rsidRDefault="00F6677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28" w:author="Dan Hahn" w:date="2017-07-27T11:31:00Z" w:initials="DH">
    <w:p w14:paraId="48FBF311" w14:textId="77777777" w:rsidR="00F6677F" w:rsidRDefault="00F6677F" w:rsidP="003F083F">
      <w:pPr>
        <w:pStyle w:val="CommentText"/>
      </w:pPr>
      <w:r>
        <w:rPr>
          <w:rStyle w:val="CommentReference"/>
        </w:rPr>
        <w:annotationRef/>
      </w:r>
      <w:r>
        <w:t xml:space="preserve">Can you say this more clearly? </w:t>
      </w:r>
    </w:p>
  </w:comment>
  <w:comment w:id="29" w:author="Dan Hahn" w:date="2017-07-27T11:32:00Z" w:initials="DH">
    <w:p w14:paraId="04A89C9C" w14:textId="77777777" w:rsidR="00F6677F" w:rsidRDefault="00F6677F" w:rsidP="003F083F">
      <w:pPr>
        <w:pStyle w:val="CommentText"/>
      </w:pPr>
      <w:r>
        <w:rPr>
          <w:rStyle w:val="CommentReference"/>
        </w:rPr>
        <w:annotationRef/>
      </w:r>
      <w:r>
        <w:t xml:space="preserve">Are you sure? How often do you think this happens? </w:t>
      </w:r>
    </w:p>
  </w:comment>
  <w:comment w:id="30" w:author="Dan Hahn" w:date="2017-07-27T11:33:00Z" w:initials="DH">
    <w:p w14:paraId="538CC072" w14:textId="77777777" w:rsidR="00F6677F" w:rsidRDefault="00F6677F" w:rsidP="003F083F">
      <w:pPr>
        <w:pStyle w:val="CommentText"/>
      </w:pPr>
      <w:r>
        <w:rPr>
          <w:rStyle w:val="CommentReference"/>
        </w:rPr>
        <w:annotationRef/>
      </w:r>
      <w:r>
        <w:t xml:space="preserve">WHAT? </w:t>
      </w:r>
    </w:p>
  </w:comment>
  <w:comment w:id="31" w:author="Dan Hahn" w:date="2017-06-16T13:28:00Z" w:initials="DH">
    <w:p w14:paraId="59BFC2F5" w14:textId="77777777" w:rsidR="00F6677F" w:rsidRDefault="00F6677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0183D8" w15:done="0"/>
  <w15:commentEx w15:paraId="402BF3CC"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71F285" w14:textId="77777777" w:rsidR="00791866" w:rsidRDefault="00791866">
      <w:r>
        <w:separator/>
      </w:r>
    </w:p>
  </w:endnote>
  <w:endnote w:type="continuationSeparator" w:id="0">
    <w:p w14:paraId="08DE3BF6" w14:textId="77777777" w:rsidR="00791866" w:rsidRDefault="007918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F6677F" w:rsidRDefault="00F6677F">
    <w:pPr>
      <w:tabs>
        <w:tab w:val="center" w:pos="4680"/>
        <w:tab w:val="right" w:pos="9360"/>
      </w:tabs>
      <w:jc w:val="center"/>
    </w:pPr>
    <w:r>
      <w:fldChar w:fldCharType="begin"/>
    </w:r>
    <w:r>
      <w:instrText>PAGE</w:instrText>
    </w:r>
    <w:r>
      <w:fldChar w:fldCharType="separate"/>
    </w:r>
    <w:r w:rsidR="001C668F">
      <w:rPr>
        <w:noProof/>
      </w:rPr>
      <w:t>6</w:t>
    </w:r>
    <w:r>
      <w:fldChar w:fldCharType="end"/>
    </w:r>
  </w:p>
  <w:p w14:paraId="10AEF5E5" w14:textId="77777777" w:rsidR="00F6677F" w:rsidRDefault="00F6677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E32E43" w14:textId="77777777" w:rsidR="00791866" w:rsidRDefault="00791866">
      <w:r>
        <w:separator/>
      </w:r>
    </w:p>
  </w:footnote>
  <w:footnote w:type="continuationSeparator" w:id="0">
    <w:p w14:paraId="7878A318" w14:textId="77777777" w:rsidR="00791866" w:rsidRDefault="0079186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A5C"/>
    <w:rsid w:val="00011657"/>
    <w:rsid w:val="00011EAE"/>
    <w:rsid w:val="000122A8"/>
    <w:rsid w:val="00014FCF"/>
    <w:rsid w:val="0001674C"/>
    <w:rsid w:val="00017B26"/>
    <w:rsid w:val="000206DE"/>
    <w:rsid w:val="000219FB"/>
    <w:rsid w:val="00021E0D"/>
    <w:rsid w:val="00022874"/>
    <w:rsid w:val="00022DE7"/>
    <w:rsid w:val="00023121"/>
    <w:rsid w:val="00024E3D"/>
    <w:rsid w:val="0002769A"/>
    <w:rsid w:val="00027DDE"/>
    <w:rsid w:val="00030500"/>
    <w:rsid w:val="000324FB"/>
    <w:rsid w:val="00033161"/>
    <w:rsid w:val="00033CB1"/>
    <w:rsid w:val="00033D2B"/>
    <w:rsid w:val="00036509"/>
    <w:rsid w:val="00040228"/>
    <w:rsid w:val="0004287A"/>
    <w:rsid w:val="00045CC3"/>
    <w:rsid w:val="00052902"/>
    <w:rsid w:val="00052929"/>
    <w:rsid w:val="00052C23"/>
    <w:rsid w:val="00053D0B"/>
    <w:rsid w:val="00053F7D"/>
    <w:rsid w:val="00054C1B"/>
    <w:rsid w:val="00056BF9"/>
    <w:rsid w:val="000605C6"/>
    <w:rsid w:val="0006088D"/>
    <w:rsid w:val="00060F1F"/>
    <w:rsid w:val="00070F94"/>
    <w:rsid w:val="000714B9"/>
    <w:rsid w:val="00072738"/>
    <w:rsid w:val="000751AC"/>
    <w:rsid w:val="00076516"/>
    <w:rsid w:val="0007718D"/>
    <w:rsid w:val="00082B2A"/>
    <w:rsid w:val="00084B17"/>
    <w:rsid w:val="00091515"/>
    <w:rsid w:val="000A1DC2"/>
    <w:rsid w:val="000A20A7"/>
    <w:rsid w:val="000A490E"/>
    <w:rsid w:val="000A6516"/>
    <w:rsid w:val="000B454B"/>
    <w:rsid w:val="000B4803"/>
    <w:rsid w:val="000B53A6"/>
    <w:rsid w:val="000B58DF"/>
    <w:rsid w:val="000C1EEF"/>
    <w:rsid w:val="000C25C6"/>
    <w:rsid w:val="000C5A4F"/>
    <w:rsid w:val="000D26EF"/>
    <w:rsid w:val="000D5369"/>
    <w:rsid w:val="000D54AB"/>
    <w:rsid w:val="000E0A6E"/>
    <w:rsid w:val="000E2CF1"/>
    <w:rsid w:val="000E2D18"/>
    <w:rsid w:val="000E2FB1"/>
    <w:rsid w:val="000E39E6"/>
    <w:rsid w:val="000E3D13"/>
    <w:rsid w:val="000E457B"/>
    <w:rsid w:val="000E5425"/>
    <w:rsid w:val="000E75BD"/>
    <w:rsid w:val="000E7D4E"/>
    <w:rsid w:val="000F02A3"/>
    <w:rsid w:val="000F0772"/>
    <w:rsid w:val="000F4EE0"/>
    <w:rsid w:val="000F5FD2"/>
    <w:rsid w:val="000F6140"/>
    <w:rsid w:val="00102657"/>
    <w:rsid w:val="001026F4"/>
    <w:rsid w:val="00110364"/>
    <w:rsid w:val="00113859"/>
    <w:rsid w:val="00114DD2"/>
    <w:rsid w:val="00115456"/>
    <w:rsid w:val="00115623"/>
    <w:rsid w:val="00120B6D"/>
    <w:rsid w:val="00130C93"/>
    <w:rsid w:val="001324CA"/>
    <w:rsid w:val="00132B11"/>
    <w:rsid w:val="00134986"/>
    <w:rsid w:val="00134ABA"/>
    <w:rsid w:val="00135180"/>
    <w:rsid w:val="0013552C"/>
    <w:rsid w:val="001360EE"/>
    <w:rsid w:val="0014048B"/>
    <w:rsid w:val="0014051F"/>
    <w:rsid w:val="001450D7"/>
    <w:rsid w:val="0014660C"/>
    <w:rsid w:val="00146C5B"/>
    <w:rsid w:val="00146DDD"/>
    <w:rsid w:val="00151F9F"/>
    <w:rsid w:val="00153CAA"/>
    <w:rsid w:val="001548B4"/>
    <w:rsid w:val="00154A04"/>
    <w:rsid w:val="00154AF3"/>
    <w:rsid w:val="00156BD1"/>
    <w:rsid w:val="00156C2C"/>
    <w:rsid w:val="00162A00"/>
    <w:rsid w:val="00162F14"/>
    <w:rsid w:val="00163830"/>
    <w:rsid w:val="001661A8"/>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B6436"/>
    <w:rsid w:val="001C1B2F"/>
    <w:rsid w:val="001C52DA"/>
    <w:rsid w:val="001C5D37"/>
    <w:rsid w:val="001C668F"/>
    <w:rsid w:val="001D5B0F"/>
    <w:rsid w:val="001E0C3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2D85"/>
    <w:rsid w:val="00216D46"/>
    <w:rsid w:val="0021727C"/>
    <w:rsid w:val="0022421A"/>
    <w:rsid w:val="0022438B"/>
    <w:rsid w:val="002249D8"/>
    <w:rsid w:val="00224EC3"/>
    <w:rsid w:val="00226F9A"/>
    <w:rsid w:val="0023194A"/>
    <w:rsid w:val="00232C67"/>
    <w:rsid w:val="00235A6C"/>
    <w:rsid w:val="00235ED6"/>
    <w:rsid w:val="00237CDE"/>
    <w:rsid w:val="00240B85"/>
    <w:rsid w:val="0024517B"/>
    <w:rsid w:val="002455C5"/>
    <w:rsid w:val="00246504"/>
    <w:rsid w:val="00251B65"/>
    <w:rsid w:val="00252436"/>
    <w:rsid w:val="00256B97"/>
    <w:rsid w:val="00257A58"/>
    <w:rsid w:val="00261DAE"/>
    <w:rsid w:val="00266BAF"/>
    <w:rsid w:val="00270A77"/>
    <w:rsid w:val="002734B2"/>
    <w:rsid w:val="00276964"/>
    <w:rsid w:val="0028005C"/>
    <w:rsid w:val="00284720"/>
    <w:rsid w:val="00284F45"/>
    <w:rsid w:val="0028642A"/>
    <w:rsid w:val="00287756"/>
    <w:rsid w:val="002918B9"/>
    <w:rsid w:val="002967CB"/>
    <w:rsid w:val="002A1291"/>
    <w:rsid w:val="002A1AD1"/>
    <w:rsid w:val="002A531A"/>
    <w:rsid w:val="002A6E62"/>
    <w:rsid w:val="002A6E65"/>
    <w:rsid w:val="002B4C30"/>
    <w:rsid w:val="002B57A0"/>
    <w:rsid w:val="002B750A"/>
    <w:rsid w:val="002C07DB"/>
    <w:rsid w:val="002C1F3E"/>
    <w:rsid w:val="002C21A4"/>
    <w:rsid w:val="002C76C2"/>
    <w:rsid w:val="002D1F95"/>
    <w:rsid w:val="002E038C"/>
    <w:rsid w:val="002F4A97"/>
    <w:rsid w:val="002F6D3C"/>
    <w:rsid w:val="00300029"/>
    <w:rsid w:val="00304458"/>
    <w:rsid w:val="00305F58"/>
    <w:rsid w:val="00311181"/>
    <w:rsid w:val="00312B4E"/>
    <w:rsid w:val="00312CB7"/>
    <w:rsid w:val="00321C1E"/>
    <w:rsid w:val="003232E6"/>
    <w:rsid w:val="003257BD"/>
    <w:rsid w:val="0032630E"/>
    <w:rsid w:val="003268B5"/>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306F"/>
    <w:rsid w:val="003A3C19"/>
    <w:rsid w:val="003A4D4B"/>
    <w:rsid w:val="003A6FFA"/>
    <w:rsid w:val="003B17AD"/>
    <w:rsid w:val="003B63D4"/>
    <w:rsid w:val="003B6FE7"/>
    <w:rsid w:val="003B70EA"/>
    <w:rsid w:val="003B7B43"/>
    <w:rsid w:val="003C0480"/>
    <w:rsid w:val="003C5D15"/>
    <w:rsid w:val="003C6A60"/>
    <w:rsid w:val="003D02B1"/>
    <w:rsid w:val="003D3E11"/>
    <w:rsid w:val="003D6F93"/>
    <w:rsid w:val="003E00CB"/>
    <w:rsid w:val="003E641C"/>
    <w:rsid w:val="003F083F"/>
    <w:rsid w:val="003F08F6"/>
    <w:rsid w:val="003F0D66"/>
    <w:rsid w:val="003F2B00"/>
    <w:rsid w:val="003F3ADB"/>
    <w:rsid w:val="003F49DE"/>
    <w:rsid w:val="003F4B22"/>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A6E"/>
    <w:rsid w:val="004364A1"/>
    <w:rsid w:val="00440FAC"/>
    <w:rsid w:val="00441A5D"/>
    <w:rsid w:val="00443414"/>
    <w:rsid w:val="004448EA"/>
    <w:rsid w:val="00445A8A"/>
    <w:rsid w:val="00447B4F"/>
    <w:rsid w:val="00453DF7"/>
    <w:rsid w:val="00454563"/>
    <w:rsid w:val="00455BA6"/>
    <w:rsid w:val="004565FA"/>
    <w:rsid w:val="00460EF8"/>
    <w:rsid w:val="0046139F"/>
    <w:rsid w:val="00463E12"/>
    <w:rsid w:val="0046589E"/>
    <w:rsid w:val="00466061"/>
    <w:rsid w:val="0046643A"/>
    <w:rsid w:val="00475C5F"/>
    <w:rsid w:val="0047718C"/>
    <w:rsid w:val="00481ED4"/>
    <w:rsid w:val="00485EBF"/>
    <w:rsid w:val="00490B13"/>
    <w:rsid w:val="00490D77"/>
    <w:rsid w:val="004918C1"/>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E6798"/>
    <w:rsid w:val="004F0DA0"/>
    <w:rsid w:val="004F31A5"/>
    <w:rsid w:val="004F3A49"/>
    <w:rsid w:val="005017CC"/>
    <w:rsid w:val="005042DB"/>
    <w:rsid w:val="005054C6"/>
    <w:rsid w:val="00510F24"/>
    <w:rsid w:val="00511203"/>
    <w:rsid w:val="00516ADA"/>
    <w:rsid w:val="00521DAD"/>
    <w:rsid w:val="00524353"/>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450D"/>
    <w:rsid w:val="0058711D"/>
    <w:rsid w:val="005875A9"/>
    <w:rsid w:val="00591AD6"/>
    <w:rsid w:val="00592640"/>
    <w:rsid w:val="0059637F"/>
    <w:rsid w:val="00596AA3"/>
    <w:rsid w:val="00597028"/>
    <w:rsid w:val="005A0DC0"/>
    <w:rsid w:val="005A3E89"/>
    <w:rsid w:val="005A6F82"/>
    <w:rsid w:val="005B048C"/>
    <w:rsid w:val="005B22C5"/>
    <w:rsid w:val="005B2D0C"/>
    <w:rsid w:val="005B4F74"/>
    <w:rsid w:val="005B63E6"/>
    <w:rsid w:val="005C2520"/>
    <w:rsid w:val="005D05D5"/>
    <w:rsid w:val="005D0610"/>
    <w:rsid w:val="005D1DAD"/>
    <w:rsid w:val="005D20D5"/>
    <w:rsid w:val="005D351F"/>
    <w:rsid w:val="005D3D99"/>
    <w:rsid w:val="005D3DC3"/>
    <w:rsid w:val="005D4C71"/>
    <w:rsid w:val="005D60D7"/>
    <w:rsid w:val="005D636A"/>
    <w:rsid w:val="005E3224"/>
    <w:rsid w:val="005F00F3"/>
    <w:rsid w:val="005F2D84"/>
    <w:rsid w:val="00600425"/>
    <w:rsid w:val="006008F8"/>
    <w:rsid w:val="006064C8"/>
    <w:rsid w:val="00606C00"/>
    <w:rsid w:val="00613399"/>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54630"/>
    <w:rsid w:val="0065720C"/>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56F0"/>
    <w:rsid w:val="006B6DC0"/>
    <w:rsid w:val="006B7A5A"/>
    <w:rsid w:val="006B7A8E"/>
    <w:rsid w:val="006C130D"/>
    <w:rsid w:val="006C319C"/>
    <w:rsid w:val="006C3C2C"/>
    <w:rsid w:val="006C5A67"/>
    <w:rsid w:val="006D40D2"/>
    <w:rsid w:val="006D6A7E"/>
    <w:rsid w:val="006E01B9"/>
    <w:rsid w:val="006E0EC2"/>
    <w:rsid w:val="006E1180"/>
    <w:rsid w:val="006E1336"/>
    <w:rsid w:val="006E50DF"/>
    <w:rsid w:val="006E6459"/>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13DBC"/>
    <w:rsid w:val="007229A4"/>
    <w:rsid w:val="00723FC7"/>
    <w:rsid w:val="00724A61"/>
    <w:rsid w:val="007256AE"/>
    <w:rsid w:val="007300D1"/>
    <w:rsid w:val="007344DF"/>
    <w:rsid w:val="00734601"/>
    <w:rsid w:val="0073563E"/>
    <w:rsid w:val="00735ADB"/>
    <w:rsid w:val="00737337"/>
    <w:rsid w:val="00746552"/>
    <w:rsid w:val="00755596"/>
    <w:rsid w:val="00761B7A"/>
    <w:rsid w:val="00771A80"/>
    <w:rsid w:val="00773C74"/>
    <w:rsid w:val="00776984"/>
    <w:rsid w:val="00785E3D"/>
    <w:rsid w:val="00790AEB"/>
    <w:rsid w:val="007916DA"/>
    <w:rsid w:val="00791866"/>
    <w:rsid w:val="007A2D48"/>
    <w:rsid w:val="007A4142"/>
    <w:rsid w:val="007A4F27"/>
    <w:rsid w:val="007A5748"/>
    <w:rsid w:val="007B128D"/>
    <w:rsid w:val="007B2CF1"/>
    <w:rsid w:val="007B3BC2"/>
    <w:rsid w:val="007B3C6E"/>
    <w:rsid w:val="007B5411"/>
    <w:rsid w:val="007B5653"/>
    <w:rsid w:val="007C26A7"/>
    <w:rsid w:val="007C6AE1"/>
    <w:rsid w:val="007D281A"/>
    <w:rsid w:val="007D2950"/>
    <w:rsid w:val="007D70D8"/>
    <w:rsid w:val="007E1749"/>
    <w:rsid w:val="007E62A7"/>
    <w:rsid w:val="007E6FEF"/>
    <w:rsid w:val="007E7B09"/>
    <w:rsid w:val="007F0B68"/>
    <w:rsid w:val="007F10B7"/>
    <w:rsid w:val="007F206C"/>
    <w:rsid w:val="007F65F3"/>
    <w:rsid w:val="0080022F"/>
    <w:rsid w:val="00801680"/>
    <w:rsid w:val="00801D80"/>
    <w:rsid w:val="00802164"/>
    <w:rsid w:val="008029CF"/>
    <w:rsid w:val="00802FD5"/>
    <w:rsid w:val="0080345D"/>
    <w:rsid w:val="0080369B"/>
    <w:rsid w:val="008052E4"/>
    <w:rsid w:val="008144E4"/>
    <w:rsid w:val="00815DF7"/>
    <w:rsid w:val="00816828"/>
    <w:rsid w:val="008169F0"/>
    <w:rsid w:val="00822407"/>
    <w:rsid w:val="00823325"/>
    <w:rsid w:val="00824AEC"/>
    <w:rsid w:val="00824B56"/>
    <w:rsid w:val="00832B9B"/>
    <w:rsid w:val="008330BA"/>
    <w:rsid w:val="00833A55"/>
    <w:rsid w:val="008343E5"/>
    <w:rsid w:val="0083592E"/>
    <w:rsid w:val="00835A2A"/>
    <w:rsid w:val="00835C3B"/>
    <w:rsid w:val="00836985"/>
    <w:rsid w:val="00846205"/>
    <w:rsid w:val="0084735E"/>
    <w:rsid w:val="0085313E"/>
    <w:rsid w:val="00854F54"/>
    <w:rsid w:val="00861818"/>
    <w:rsid w:val="0086191D"/>
    <w:rsid w:val="00862283"/>
    <w:rsid w:val="008622CB"/>
    <w:rsid w:val="00863EE3"/>
    <w:rsid w:val="008674AD"/>
    <w:rsid w:val="00870A66"/>
    <w:rsid w:val="00871C73"/>
    <w:rsid w:val="00872579"/>
    <w:rsid w:val="00875C09"/>
    <w:rsid w:val="00877DED"/>
    <w:rsid w:val="00883D1A"/>
    <w:rsid w:val="00883DDB"/>
    <w:rsid w:val="0088585B"/>
    <w:rsid w:val="00887E83"/>
    <w:rsid w:val="008924C6"/>
    <w:rsid w:val="0089301B"/>
    <w:rsid w:val="008961BE"/>
    <w:rsid w:val="0089676E"/>
    <w:rsid w:val="0089755E"/>
    <w:rsid w:val="008A2CE5"/>
    <w:rsid w:val="008A5831"/>
    <w:rsid w:val="008A5881"/>
    <w:rsid w:val="008B6230"/>
    <w:rsid w:val="008C1EA2"/>
    <w:rsid w:val="008C23A7"/>
    <w:rsid w:val="008C297E"/>
    <w:rsid w:val="008C3730"/>
    <w:rsid w:val="008C4F42"/>
    <w:rsid w:val="008D04E7"/>
    <w:rsid w:val="008D34B3"/>
    <w:rsid w:val="008E0290"/>
    <w:rsid w:val="008E3588"/>
    <w:rsid w:val="008E4A56"/>
    <w:rsid w:val="008E6387"/>
    <w:rsid w:val="008E6657"/>
    <w:rsid w:val="008F0679"/>
    <w:rsid w:val="008F2A84"/>
    <w:rsid w:val="008F5EA6"/>
    <w:rsid w:val="008F5F8E"/>
    <w:rsid w:val="008F79A2"/>
    <w:rsid w:val="00900338"/>
    <w:rsid w:val="00901B1F"/>
    <w:rsid w:val="00907A68"/>
    <w:rsid w:val="00910034"/>
    <w:rsid w:val="009168C1"/>
    <w:rsid w:val="00920710"/>
    <w:rsid w:val="00921B91"/>
    <w:rsid w:val="00922A01"/>
    <w:rsid w:val="0092450F"/>
    <w:rsid w:val="00926235"/>
    <w:rsid w:val="00931E17"/>
    <w:rsid w:val="0093364A"/>
    <w:rsid w:val="0093629A"/>
    <w:rsid w:val="00940641"/>
    <w:rsid w:val="00941AD0"/>
    <w:rsid w:val="0094470B"/>
    <w:rsid w:val="0094539B"/>
    <w:rsid w:val="00946FAB"/>
    <w:rsid w:val="00950902"/>
    <w:rsid w:val="00953639"/>
    <w:rsid w:val="009553B4"/>
    <w:rsid w:val="009608DE"/>
    <w:rsid w:val="00962163"/>
    <w:rsid w:val="0096276A"/>
    <w:rsid w:val="0096759D"/>
    <w:rsid w:val="00970B3D"/>
    <w:rsid w:val="00975D13"/>
    <w:rsid w:val="00976082"/>
    <w:rsid w:val="0097785E"/>
    <w:rsid w:val="00980D20"/>
    <w:rsid w:val="0098293B"/>
    <w:rsid w:val="00982B8B"/>
    <w:rsid w:val="0098346D"/>
    <w:rsid w:val="00983C00"/>
    <w:rsid w:val="00983F68"/>
    <w:rsid w:val="00986CA8"/>
    <w:rsid w:val="00987B76"/>
    <w:rsid w:val="009911B3"/>
    <w:rsid w:val="0099266F"/>
    <w:rsid w:val="00993227"/>
    <w:rsid w:val="00996124"/>
    <w:rsid w:val="00996D33"/>
    <w:rsid w:val="00996E94"/>
    <w:rsid w:val="00997E3B"/>
    <w:rsid w:val="009A0E2F"/>
    <w:rsid w:val="009A3507"/>
    <w:rsid w:val="009A36EB"/>
    <w:rsid w:val="009A3B12"/>
    <w:rsid w:val="009A4BD4"/>
    <w:rsid w:val="009B0F70"/>
    <w:rsid w:val="009C115C"/>
    <w:rsid w:val="009C2CA7"/>
    <w:rsid w:val="009C2DF0"/>
    <w:rsid w:val="009C4877"/>
    <w:rsid w:val="009C71D7"/>
    <w:rsid w:val="009D09B1"/>
    <w:rsid w:val="009D1022"/>
    <w:rsid w:val="009D1C61"/>
    <w:rsid w:val="009D3BF5"/>
    <w:rsid w:val="009D44DA"/>
    <w:rsid w:val="009E584C"/>
    <w:rsid w:val="009E6E31"/>
    <w:rsid w:val="009E7768"/>
    <w:rsid w:val="009F00D8"/>
    <w:rsid w:val="009F13B5"/>
    <w:rsid w:val="009F2040"/>
    <w:rsid w:val="009F417A"/>
    <w:rsid w:val="009F565E"/>
    <w:rsid w:val="009F6C9D"/>
    <w:rsid w:val="009F7841"/>
    <w:rsid w:val="009F7E37"/>
    <w:rsid w:val="00A00CB8"/>
    <w:rsid w:val="00A00D12"/>
    <w:rsid w:val="00A02C15"/>
    <w:rsid w:val="00A0490D"/>
    <w:rsid w:val="00A05AD0"/>
    <w:rsid w:val="00A0741F"/>
    <w:rsid w:val="00A103A1"/>
    <w:rsid w:val="00A11578"/>
    <w:rsid w:val="00A16F25"/>
    <w:rsid w:val="00A17130"/>
    <w:rsid w:val="00A20DD7"/>
    <w:rsid w:val="00A21DFD"/>
    <w:rsid w:val="00A24B82"/>
    <w:rsid w:val="00A26797"/>
    <w:rsid w:val="00A27FFE"/>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6790"/>
    <w:rsid w:val="00A77B05"/>
    <w:rsid w:val="00A80B91"/>
    <w:rsid w:val="00A80D74"/>
    <w:rsid w:val="00A82DC7"/>
    <w:rsid w:val="00A84F1F"/>
    <w:rsid w:val="00A86763"/>
    <w:rsid w:val="00A87281"/>
    <w:rsid w:val="00A87FF4"/>
    <w:rsid w:val="00A92D85"/>
    <w:rsid w:val="00A9396E"/>
    <w:rsid w:val="00A95D68"/>
    <w:rsid w:val="00AA0985"/>
    <w:rsid w:val="00AA1B3A"/>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1312"/>
    <w:rsid w:val="00AE175C"/>
    <w:rsid w:val="00AE281F"/>
    <w:rsid w:val="00AE42ED"/>
    <w:rsid w:val="00AE51BF"/>
    <w:rsid w:val="00AF1F6B"/>
    <w:rsid w:val="00AF5A19"/>
    <w:rsid w:val="00B034A0"/>
    <w:rsid w:val="00B039C2"/>
    <w:rsid w:val="00B06804"/>
    <w:rsid w:val="00B1054C"/>
    <w:rsid w:val="00B10C15"/>
    <w:rsid w:val="00B12308"/>
    <w:rsid w:val="00B13865"/>
    <w:rsid w:val="00B2043D"/>
    <w:rsid w:val="00B20A0B"/>
    <w:rsid w:val="00B2257A"/>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1C3C"/>
    <w:rsid w:val="00B74C6D"/>
    <w:rsid w:val="00B75BF8"/>
    <w:rsid w:val="00B777EC"/>
    <w:rsid w:val="00B80146"/>
    <w:rsid w:val="00B854AC"/>
    <w:rsid w:val="00B86814"/>
    <w:rsid w:val="00B9139F"/>
    <w:rsid w:val="00B941C8"/>
    <w:rsid w:val="00B96260"/>
    <w:rsid w:val="00B96285"/>
    <w:rsid w:val="00BA053B"/>
    <w:rsid w:val="00BA2725"/>
    <w:rsid w:val="00BA5CDB"/>
    <w:rsid w:val="00BA6C16"/>
    <w:rsid w:val="00BB112A"/>
    <w:rsid w:val="00BB621D"/>
    <w:rsid w:val="00BB72D0"/>
    <w:rsid w:val="00BB7602"/>
    <w:rsid w:val="00BC10D5"/>
    <w:rsid w:val="00BC4404"/>
    <w:rsid w:val="00BC46F4"/>
    <w:rsid w:val="00BC665C"/>
    <w:rsid w:val="00BC6C7A"/>
    <w:rsid w:val="00BC71F1"/>
    <w:rsid w:val="00BC7FB3"/>
    <w:rsid w:val="00BD109A"/>
    <w:rsid w:val="00BD7BDF"/>
    <w:rsid w:val="00BD7E4A"/>
    <w:rsid w:val="00BE2D56"/>
    <w:rsid w:val="00BE4A85"/>
    <w:rsid w:val="00BE5E72"/>
    <w:rsid w:val="00BE67FD"/>
    <w:rsid w:val="00BE68B2"/>
    <w:rsid w:val="00BE701D"/>
    <w:rsid w:val="00BE7CCE"/>
    <w:rsid w:val="00BF57D7"/>
    <w:rsid w:val="00BF76A9"/>
    <w:rsid w:val="00BF7FF8"/>
    <w:rsid w:val="00C13F30"/>
    <w:rsid w:val="00C2032B"/>
    <w:rsid w:val="00C20DC3"/>
    <w:rsid w:val="00C20F0C"/>
    <w:rsid w:val="00C2122A"/>
    <w:rsid w:val="00C235F5"/>
    <w:rsid w:val="00C237DA"/>
    <w:rsid w:val="00C2523B"/>
    <w:rsid w:val="00C316F2"/>
    <w:rsid w:val="00C32353"/>
    <w:rsid w:val="00C3271A"/>
    <w:rsid w:val="00C32E14"/>
    <w:rsid w:val="00C36C44"/>
    <w:rsid w:val="00C41ADF"/>
    <w:rsid w:val="00C445DC"/>
    <w:rsid w:val="00C47AA3"/>
    <w:rsid w:val="00C5048A"/>
    <w:rsid w:val="00C5584C"/>
    <w:rsid w:val="00C60D23"/>
    <w:rsid w:val="00C60F74"/>
    <w:rsid w:val="00C62AD3"/>
    <w:rsid w:val="00C62BEA"/>
    <w:rsid w:val="00C64C45"/>
    <w:rsid w:val="00C64DC6"/>
    <w:rsid w:val="00C663A1"/>
    <w:rsid w:val="00C66EF3"/>
    <w:rsid w:val="00C675B6"/>
    <w:rsid w:val="00C73311"/>
    <w:rsid w:val="00C7474B"/>
    <w:rsid w:val="00C74A75"/>
    <w:rsid w:val="00C75212"/>
    <w:rsid w:val="00C83A27"/>
    <w:rsid w:val="00C86CF8"/>
    <w:rsid w:val="00C91422"/>
    <w:rsid w:val="00C936DD"/>
    <w:rsid w:val="00C938A6"/>
    <w:rsid w:val="00C9423D"/>
    <w:rsid w:val="00C94947"/>
    <w:rsid w:val="00C95FA7"/>
    <w:rsid w:val="00CA5BAD"/>
    <w:rsid w:val="00CA5D8A"/>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4205"/>
    <w:rsid w:val="00CF54B4"/>
    <w:rsid w:val="00D001C4"/>
    <w:rsid w:val="00D01016"/>
    <w:rsid w:val="00D03388"/>
    <w:rsid w:val="00D047DA"/>
    <w:rsid w:val="00D07985"/>
    <w:rsid w:val="00D079B2"/>
    <w:rsid w:val="00D11592"/>
    <w:rsid w:val="00D116C6"/>
    <w:rsid w:val="00D12862"/>
    <w:rsid w:val="00D157DA"/>
    <w:rsid w:val="00D17072"/>
    <w:rsid w:val="00D21C0A"/>
    <w:rsid w:val="00D22867"/>
    <w:rsid w:val="00D25700"/>
    <w:rsid w:val="00D27270"/>
    <w:rsid w:val="00D36CB6"/>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97503"/>
    <w:rsid w:val="00DA05CB"/>
    <w:rsid w:val="00DA2E43"/>
    <w:rsid w:val="00DB007A"/>
    <w:rsid w:val="00DB16BF"/>
    <w:rsid w:val="00DB5559"/>
    <w:rsid w:val="00DC14F7"/>
    <w:rsid w:val="00DC47EF"/>
    <w:rsid w:val="00DC5A57"/>
    <w:rsid w:val="00DC6092"/>
    <w:rsid w:val="00DC6956"/>
    <w:rsid w:val="00DC6E68"/>
    <w:rsid w:val="00DC7E82"/>
    <w:rsid w:val="00DD0FAB"/>
    <w:rsid w:val="00DD12C6"/>
    <w:rsid w:val="00DE2143"/>
    <w:rsid w:val="00DE2AB9"/>
    <w:rsid w:val="00DE3903"/>
    <w:rsid w:val="00DE5DAD"/>
    <w:rsid w:val="00DE717B"/>
    <w:rsid w:val="00DE7B20"/>
    <w:rsid w:val="00DF3175"/>
    <w:rsid w:val="00DF4F4D"/>
    <w:rsid w:val="00DF650C"/>
    <w:rsid w:val="00E05AE1"/>
    <w:rsid w:val="00E065BF"/>
    <w:rsid w:val="00E124ED"/>
    <w:rsid w:val="00E143D7"/>
    <w:rsid w:val="00E16B37"/>
    <w:rsid w:val="00E17A57"/>
    <w:rsid w:val="00E201DF"/>
    <w:rsid w:val="00E40D8A"/>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5A7F"/>
    <w:rsid w:val="00EC6DD8"/>
    <w:rsid w:val="00EC744B"/>
    <w:rsid w:val="00ED1BB2"/>
    <w:rsid w:val="00ED4B17"/>
    <w:rsid w:val="00ED4C27"/>
    <w:rsid w:val="00ED5697"/>
    <w:rsid w:val="00ED5814"/>
    <w:rsid w:val="00ED5B3B"/>
    <w:rsid w:val="00ED5EED"/>
    <w:rsid w:val="00ED681B"/>
    <w:rsid w:val="00EE07CC"/>
    <w:rsid w:val="00EE0A47"/>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1F43"/>
    <w:rsid w:val="00F34B4F"/>
    <w:rsid w:val="00F355D6"/>
    <w:rsid w:val="00F36AFC"/>
    <w:rsid w:val="00F472CD"/>
    <w:rsid w:val="00F50562"/>
    <w:rsid w:val="00F507CA"/>
    <w:rsid w:val="00F51302"/>
    <w:rsid w:val="00F5483E"/>
    <w:rsid w:val="00F554B1"/>
    <w:rsid w:val="00F61B7E"/>
    <w:rsid w:val="00F6677F"/>
    <w:rsid w:val="00F70AD2"/>
    <w:rsid w:val="00F70CB2"/>
    <w:rsid w:val="00F721BD"/>
    <w:rsid w:val="00F73222"/>
    <w:rsid w:val="00F73D71"/>
    <w:rsid w:val="00F7410C"/>
    <w:rsid w:val="00F75185"/>
    <w:rsid w:val="00F84AAA"/>
    <w:rsid w:val="00F913CA"/>
    <w:rsid w:val="00F92137"/>
    <w:rsid w:val="00F92F11"/>
    <w:rsid w:val="00F948CD"/>
    <w:rsid w:val="00FA0E01"/>
    <w:rsid w:val="00FA3A7C"/>
    <w:rsid w:val="00FA6B30"/>
    <w:rsid w:val="00FA73B6"/>
    <w:rsid w:val="00FA7EC5"/>
    <w:rsid w:val="00FB022D"/>
    <w:rsid w:val="00FB257F"/>
    <w:rsid w:val="00FB25D8"/>
    <w:rsid w:val="00FB4F0F"/>
    <w:rsid w:val="00FB6AC5"/>
    <w:rsid w:val="00FB6E8C"/>
    <w:rsid w:val="00FB7268"/>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D6BCA15-3B69-204A-AA93-4ADF17958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26713</Words>
  <Characters>152265</Characters>
  <Application>Microsoft Macintosh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2</cp:revision>
  <cp:lastPrinted>2017-08-13T23:47:00Z</cp:lastPrinted>
  <dcterms:created xsi:type="dcterms:W3CDTF">2017-08-14T00:59:00Z</dcterms:created>
  <dcterms:modified xsi:type="dcterms:W3CDTF">2017-08-14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